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1773ED" w14:textId="5E71BAE2" w:rsidR="003E57F0" w:rsidRPr="00621803" w:rsidRDefault="00D21418" w:rsidP="00A17728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rnessing </w:t>
      </w:r>
      <w:r w:rsidR="003E57F0"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="00121616"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>urriculum</w:t>
      </w:r>
      <w:r w:rsidR="003E57F0"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pping to Inspire Learning</w:t>
      </w:r>
      <w:r w:rsidR="00183553"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A </w:t>
      </w:r>
      <w:r w:rsidR="00121616" w:rsidRPr="00621803">
        <w:rPr>
          <w:rFonts w:ascii="Times New Roman" w:hAnsi="Times New Roman" w:cs="Times New Roman"/>
          <w:b/>
          <w:bCs/>
          <w:sz w:val="24"/>
          <w:szCs w:val="24"/>
          <w:lang w:val="en-US"/>
        </w:rPr>
        <w:t>Step-by-Step Guide</w:t>
      </w:r>
    </w:p>
    <w:p w14:paraId="16983C4A" w14:textId="7A96633E" w:rsidR="00880A22" w:rsidRPr="00AD1975" w:rsidRDefault="000434FB" w:rsidP="003E57F0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hyperlink r:id="rId11" w:history="1">
        <w:r w:rsidR="00880A22" w:rsidRPr="00AD1975">
          <w:rPr>
            <w:rFonts w:ascii="Times New Roman" w:hAnsi="Times New Roman" w:cs="Times New Roman"/>
            <w:sz w:val="24"/>
            <w:szCs w:val="24"/>
            <w:lang w:val="en-US"/>
          </w:rPr>
          <w:t>Session Format: Roundtable Discussion</w:t>
        </w:r>
      </w:hyperlink>
      <w:r w:rsidR="00880A22" w:rsidRPr="00AD197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68A6E86" w14:textId="77777777" w:rsidR="00152BF4" w:rsidRPr="00621803" w:rsidRDefault="00152BF4" w:rsidP="00880A22">
      <w:pPr>
        <w:spacing w:after="150" w:line="240" w:lineRule="auto"/>
        <w:rPr>
          <w:rFonts w:ascii="Times New Roman" w:eastAsia="Times New Roman" w:hAnsi="Times New Roman" w:cs="Times New Roman"/>
          <w:color w:val="3C4858"/>
          <w:sz w:val="21"/>
          <w:szCs w:val="21"/>
          <w:lang w:val="en-US" w:eastAsia="zh-CN" w:bidi="ar-SA"/>
        </w:rPr>
      </w:pPr>
    </w:p>
    <w:p w14:paraId="20855638" w14:textId="39266226" w:rsidR="0094165B" w:rsidRPr="00621803" w:rsidRDefault="0094165B" w:rsidP="00121616">
      <w:pPr>
        <w:spacing w:after="15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21803"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14:paraId="20855639" w14:textId="249747EB" w:rsidR="0094165B" w:rsidRPr="00621803" w:rsidRDefault="00121616" w:rsidP="00F1449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360C376D">
        <w:rPr>
          <w:rFonts w:ascii="Times New Roman" w:hAnsi="Times New Roman" w:cs="Times New Roman"/>
          <w:sz w:val="24"/>
          <w:szCs w:val="24"/>
        </w:rPr>
        <w:t>C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urriculum mapping is a critical component of the </w:t>
      </w:r>
      <w:r w:rsidR="5157B89D" w:rsidRPr="360C376D">
        <w:rPr>
          <w:rFonts w:ascii="Times New Roman" w:hAnsi="Times New Roman" w:cs="Times New Roman"/>
          <w:sz w:val="24"/>
          <w:szCs w:val="24"/>
        </w:rPr>
        <w:t>Association to Advance Collegiate School</w:t>
      </w:r>
      <w:r w:rsidR="00B841FC">
        <w:rPr>
          <w:rFonts w:ascii="Times New Roman" w:hAnsi="Times New Roman" w:cs="Times New Roman"/>
          <w:sz w:val="24"/>
          <w:szCs w:val="24"/>
        </w:rPr>
        <w:t>s</w:t>
      </w:r>
      <w:r w:rsidR="5157B89D" w:rsidRPr="360C376D">
        <w:rPr>
          <w:rFonts w:ascii="Times New Roman" w:hAnsi="Times New Roman" w:cs="Times New Roman"/>
          <w:sz w:val="24"/>
          <w:szCs w:val="24"/>
        </w:rPr>
        <w:t xml:space="preserve"> of Business (</w:t>
      </w:r>
      <w:r w:rsidR="00EC5533" w:rsidRPr="360C376D">
        <w:rPr>
          <w:rFonts w:ascii="Times New Roman" w:hAnsi="Times New Roman" w:cs="Times New Roman"/>
          <w:sz w:val="24"/>
          <w:szCs w:val="24"/>
        </w:rPr>
        <w:t>AACSB</w:t>
      </w:r>
      <w:r w:rsidR="4329E463" w:rsidRPr="360C376D">
        <w:rPr>
          <w:rFonts w:ascii="Times New Roman" w:hAnsi="Times New Roman" w:cs="Times New Roman"/>
          <w:sz w:val="24"/>
          <w:szCs w:val="24"/>
        </w:rPr>
        <w:t>)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 Assurance of Learning (</w:t>
      </w:r>
      <w:r w:rsidR="00D770D6" w:rsidRPr="360C376D">
        <w:rPr>
          <w:rFonts w:ascii="Times New Roman" w:hAnsi="Times New Roman" w:cs="Times New Roman"/>
          <w:sz w:val="24"/>
          <w:szCs w:val="24"/>
        </w:rPr>
        <w:t>AOL</w:t>
      </w:r>
      <w:r w:rsidR="00EC5533" w:rsidRPr="360C376D">
        <w:rPr>
          <w:rFonts w:ascii="Times New Roman" w:hAnsi="Times New Roman" w:cs="Times New Roman"/>
          <w:sz w:val="24"/>
          <w:szCs w:val="24"/>
        </w:rPr>
        <w:t>) process</w:t>
      </w:r>
      <w:r w:rsidRPr="360C376D">
        <w:rPr>
          <w:rFonts w:ascii="Times New Roman" w:hAnsi="Times New Roman" w:cs="Times New Roman"/>
          <w:sz w:val="24"/>
          <w:szCs w:val="24"/>
        </w:rPr>
        <w:t>; h</w:t>
      </w:r>
      <w:r w:rsidR="00EC5533" w:rsidRPr="360C376D">
        <w:rPr>
          <w:rFonts w:ascii="Times New Roman" w:hAnsi="Times New Roman" w:cs="Times New Roman"/>
          <w:sz w:val="24"/>
          <w:szCs w:val="24"/>
        </w:rPr>
        <w:t>owever, AACSB does</w:t>
      </w:r>
      <w:r w:rsidR="00B841FC">
        <w:rPr>
          <w:rFonts w:ascii="Times New Roman" w:hAnsi="Times New Roman" w:cs="Times New Roman"/>
          <w:sz w:val="24"/>
          <w:szCs w:val="24"/>
        </w:rPr>
        <w:t xml:space="preserve"> not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 provide detailed guideline</w:t>
      </w:r>
      <w:r w:rsidR="00B841FC">
        <w:rPr>
          <w:rFonts w:ascii="Times New Roman" w:hAnsi="Times New Roman" w:cs="Times New Roman"/>
          <w:sz w:val="24"/>
          <w:szCs w:val="24"/>
        </w:rPr>
        <w:t>s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 on how to conduct c</w:t>
      </w:r>
      <w:r w:rsidRPr="360C376D">
        <w:rPr>
          <w:rFonts w:ascii="Times New Roman" w:hAnsi="Times New Roman" w:cs="Times New Roman"/>
          <w:sz w:val="24"/>
          <w:szCs w:val="24"/>
        </w:rPr>
        <w:t>urriculum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 mapping in the </w:t>
      </w:r>
      <w:r w:rsidR="00D770D6" w:rsidRPr="360C376D">
        <w:rPr>
          <w:rFonts w:ascii="Times New Roman" w:hAnsi="Times New Roman" w:cs="Times New Roman"/>
          <w:sz w:val="24"/>
          <w:szCs w:val="24"/>
        </w:rPr>
        <w:t>AOL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 process. </w:t>
      </w:r>
      <w:r w:rsidRPr="360C376D">
        <w:rPr>
          <w:rFonts w:ascii="Times New Roman" w:hAnsi="Times New Roman" w:cs="Times New Roman"/>
          <w:sz w:val="24"/>
          <w:szCs w:val="24"/>
        </w:rPr>
        <w:t xml:space="preserve">In addition, there is a paucity of literature describing course mapping, which is the building block of curriculum mapping. </w:t>
      </w:r>
      <w:r w:rsidR="00ED4534" w:rsidRPr="360C376D">
        <w:rPr>
          <w:rFonts w:ascii="Times New Roman" w:hAnsi="Times New Roman" w:cs="Times New Roman"/>
          <w:sz w:val="24"/>
          <w:szCs w:val="24"/>
        </w:rPr>
        <w:t>By mapping specific course learning objectives to the program-level learning goals, f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aculty members are able to assess the impact </w:t>
      </w:r>
      <w:r w:rsidR="00B841FC">
        <w:rPr>
          <w:rFonts w:ascii="Times New Roman" w:hAnsi="Times New Roman" w:cs="Times New Roman"/>
          <w:sz w:val="24"/>
          <w:szCs w:val="24"/>
        </w:rPr>
        <w:t>of objectives on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 </w:t>
      </w:r>
      <w:r w:rsidR="00ED4534" w:rsidRPr="360C376D">
        <w:rPr>
          <w:rFonts w:ascii="Times New Roman" w:hAnsi="Times New Roman" w:cs="Times New Roman"/>
          <w:sz w:val="24"/>
          <w:szCs w:val="24"/>
        </w:rPr>
        <w:t>shared</w:t>
      </w:r>
      <w:r w:rsidR="00183553" w:rsidRPr="360C376D">
        <w:rPr>
          <w:rFonts w:ascii="Times New Roman" w:hAnsi="Times New Roman" w:cs="Times New Roman"/>
          <w:sz w:val="24"/>
          <w:szCs w:val="24"/>
        </w:rPr>
        <w:t xml:space="preserve"> learning goals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 </w:t>
      </w:r>
      <w:r w:rsidR="00B841FC">
        <w:rPr>
          <w:rFonts w:ascii="Times New Roman" w:hAnsi="Times New Roman" w:cs="Times New Roman"/>
          <w:sz w:val="24"/>
          <w:szCs w:val="24"/>
        </w:rPr>
        <w:t>occurring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 over </w:t>
      </w:r>
      <w:r w:rsidR="00EC5533" w:rsidRPr="360C376D">
        <w:rPr>
          <w:rFonts w:ascii="Times New Roman" w:hAnsi="Times New Roman" w:cs="Times New Roman"/>
          <w:sz w:val="24"/>
          <w:szCs w:val="24"/>
        </w:rPr>
        <w:t xml:space="preserve">the entire </w:t>
      </w:r>
      <w:r w:rsidR="008C7EA2" w:rsidRPr="360C376D">
        <w:rPr>
          <w:rFonts w:ascii="Times New Roman" w:hAnsi="Times New Roman" w:cs="Times New Roman"/>
          <w:sz w:val="24"/>
          <w:szCs w:val="24"/>
        </w:rPr>
        <w:t>course</w:t>
      </w:r>
      <w:r w:rsidR="00EC5533" w:rsidRPr="360C376D">
        <w:rPr>
          <w:rFonts w:ascii="Times New Roman" w:hAnsi="Times New Roman" w:cs="Times New Roman"/>
          <w:sz w:val="24"/>
          <w:szCs w:val="24"/>
        </w:rPr>
        <w:t>.</w:t>
      </w:r>
      <w:r w:rsidR="008C7EA2" w:rsidRPr="360C376D">
        <w:rPr>
          <w:rFonts w:ascii="Times New Roman" w:hAnsi="Times New Roman" w:cs="Times New Roman"/>
          <w:sz w:val="24"/>
          <w:szCs w:val="24"/>
        </w:rPr>
        <w:t xml:space="preserve"> 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This session will foster a discussion of 1) </w:t>
      </w:r>
      <w:r w:rsidR="00ED4534" w:rsidRPr="360C376D">
        <w:rPr>
          <w:rFonts w:ascii="Times New Roman" w:hAnsi="Times New Roman" w:cs="Times New Roman"/>
          <w:sz w:val="24"/>
          <w:szCs w:val="24"/>
        </w:rPr>
        <w:t>the specific steps faculty members need to follow in the course mapping process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 and 2) methods </w:t>
      </w:r>
      <w:r w:rsidR="00F52E49" w:rsidRPr="360C376D">
        <w:rPr>
          <w:rFonts w:ascii="Times New Roman" w:hAnsi="Times New Roman" w:cs="Times New Roman"/>
          <w:sz w:val="24"/>
          <w:szCs w:val="24"/>
        </w:rPr>
        <w:t>we can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 employ to </w:t>
      </w:r>
      <w:r w:rsidR="00ED4534" w:rsidRPr="360C376D">
        <w:rPr>
          <w:rFonts w:ascii="Times New Roman" w:hAnsi="Times New Roman" w:cs="Times New Roman"/>
          <w:sz w:val="24"/>
          <w:szCs w:val="24"/>
        </w:rPr>
        <w:t>integrate course mapping with curriculum mapping</w:t>
      </w:r>
      <w:r w:rsidR="00A61783" w:rsidRPr="360C376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85563A" w14:textId="77777777" w:rsidR="00A61783" w:rsidRPr="00621803" w:rsidRDefault="00A61783" w:rsidP="00A6178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21803">
        <w:rPr>
          <w:rFonts w:ascii="Times New Roman" w:hAnsi="Times New Roman" w:cs="Times New Roman"/>
          <w:b/>
          <w:bCs/>
          <w:sz w:val="24"/>
          <w:szCs w:val="24"/>
        </w:rPr>
        <w:t>Keywords</w:t>
      </w:r>
    </w:p>
    <w:p w14:paraId="68D10318" w14:textId="6084CE8B" w:rsidR="00ED4534" w:rsidRPr="00621803" w:rsidRDefault="00A61783" w:rsidP="00ED453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C</w:t>
      </w:r>
      <w:r w:rsidR="00ED4534" w:rsidRPr="00621803">
        <w:rPr>
          <w:rFonts w:ascii="Times New Roman" w:hAnsi="Times New Roman" w:cs="Times New Roman"/>
          <w:sz w:val="24"/>
          <w:szCs w:val="24"/>
        </w:rPr>
        <w:t>ourse</w:t>
      </w:r>
      <w:r w:rsidR="00893FCC" w:rsidRPr="00621803">
        <w:rPr>
          <w:rFonts w:ascii="Times New Roman" w:hAnsi="Times New Roman" w:cs="Times New Roman"/>
          <w:sz w:val="24"/>
          <w:szCs w:val="24"/>
        </w:rPr>
        <w:t xml:space="preserve"> mapping, </w:t>
      </w:r>
      <w:r w:rsidR="00121616" w:rsidRPr="00621803">
        <w:rPr>
          <w:rFonts w:ascii="Times New Roman" w:hAnsi="Times New Roman" w:cs="Times New Roman"/>
          <w:sz w:val="24"/>
          <w:szCs w:val="24"/>
        </w:rPr>
        <w:t xml:space="preserve">curriculum mapping, </w:t>
      </w:r>
      <w:r w:rsidR="00893FCC" w:rsidRPr="00621803">
        <w:rPr>
          <w:rFonts w:ascii="Times New Roman" w:hAnsi="Times New Roman" w:cs="Times New Roman"/>
          <w:sz w:val="24"/>
          <w:szCs w:val="24"/>
        </w:rPr>
        <w:t>learning</w:t>
      </w:r>
      <w:r w:rsidR="00ED4534" w:rsidRPr="00621803">
        <w:rPr>
          <w:rFonts w:ascii="Times New Roman" w:hAnsi="Times New Roman" w:cs="Times New Roman"/>
          <w:sz w:val="24"/>
          <w:szCs w:val="24"/>
        </w:rPr>
        <w:t xml:space="preserve"> goals</w:t>
      </w:r>
      <w:r w:rsidR="00893FCC" w:rsidRPr="00621803">
        <w:rPr>
          <w:rFonts w:ascii="Times New Roman" w:hAnsi="Times New Roman" w:cs="Times New Roman"/>
          <w:sz w:val="24"/>
          <w:szCs w:val="24"/>
        </w:rPr>
        <w:t>, AACSB</w:t>
      </w:r>
      <w:r w:rsidR="003D7D91" w:rsidRPr="00621803">
        <w:rPr>
          <w:rFonts w:ascii="Times New Roman" w:hAnsi="Times New Roman" w:cs="Times New Roman"/>
          <w:sz w:val="24"/>
          <w:szCs w:val="24"/>
        </w:rPr>
        <w:t>, assurance of learning</w:t>
      </w:r>
    </w:p>
    <w:p w14:paraId="6439F589" w14:textId="7E18F872" w:rsidR="00ED4534" w:rsidRPr="00621803" w:rsidRDefault="00ED4534" w:rsidP="00ED453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2085563E" w14:textId="2756C904" w:rsidR="00DB6231" w:rsidRPr="00621803" w:rsidRDefault="00A33134" w:rsidP="00A3313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33134">
        <w:rPr>
          <w:rFonts w:ascii="Times New Roman" w:hAnsi="Times New Roman" w:cs="Times New Roman"/>
          <w:sz w:val="24"/>
          <w:szCs w:val="24"/>
        </w:rPr>
        <w:t>A curriculum map documents the coverage of learning outcomes/goals in program curricula</w:t>
      </w:r>
      <w:r w:rsidR="00917AB8">
        <w:rPr>
          <w:rFonts w:ascii="Times New Roman" w:hAnsi="Times New Roman" w:cs="Times New Roman"/>
          <w:sz w:val="24"/>
          <w:szCs w:val="24"/>
        </w:rPr>
        <w:t xml:space="preserve">, using </w:t>
      </w:r>
      <w:r w:rsidR="00374DD1">
        <w:rPr>
          <w:rFonts w:ascii="Times New Roman" w:hAnsi="Times New Roman" w:cs="Times New Roman"/>
          <w:sz w:val="24"/>
          <w:szCs w:val="24"/>
        </w:rPr>
        <w:t>a matrix whereby the instructors</w:t>
      </w:r>
      <w:r w:rsidR="003C00AC">
        <w:rPr>
          <w:rFonts w:ascii="Times New Roman" w:hAnsi="Times New Roman" w:cs="Times New Roman"/>
          <w:sz w:val="24"/>
          <w:szCs w:val="24"/>
        </w:rPr>
        <w:t xml:space="preserve"> indicate the linkages between courses and shared </w:t>
      </w:r>
      <w:r w:rsidR="007618FE">
        <w:rPr>
          <w:rFonts w:ascii="Times New Roman" w:hAnsi="Times New Roman" w:cs="Times New Roman"/>
          <w:sz w:val="24"/>
          <w:szCs w:val="24"/>
        </w:rPr>
        <w:t xml:space="preserve">program learning outcomes </w:t>
      </w:r>
      <w:r w:rsidR="00CD401E">
        <w:rPr>
          <w:rFonts w:ascii="Times New Roman" w:hAnsi="Times New Roman" w:cs="Times New Roman"/>
          <w:sz w:val="24"/>
          <w:szCs w:val="24"/>
        </w:rPr>
        <w:fldChar w:fldCharType="begin"/>
      </w:r>
      <w:r w:rsidR="00CD40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msion&lt;/Author&gt;&lt;Year&gt;2004&lt;/Year&gt;&lt;RecNum&gt;3899&lt;/RecNum&gt;&lt;DisplayText&gt;(Sumsion &amp;amp; Goodfellow, 2004)&lt;/DisplayText&gt;&lt;record&gt;&lt;rec-number&gt;3899&lt;/rec-number&gt;&lt;foreign-keys&gt;&lt;key app="EN" db-id="as9t2zrpp5vzsqea2wdvzedjd505evz5xfvr" timestamp="1611535558"&gt;3899&lt;/key&gt;&lt;/foreign-keys&gt;&lt;ref-type name="Journal Article"&gt;17&lt;/ref-type&gt;&lt;contributors&gt;&lt;authors&gt;&lt;author&gt;Sumsion, J.&lt;/author&gt;&lt;author&gt;Goodfellow, J.&lt;/author&gt;&lt;/authors&gt;&lt;/contributors&gt;&lt;titles&gt;&lt;title&gt;Identifying generic skills through curriculum mapping : a critical evaluation&lt;/title&gt;&lt;secondary-title&gt;Higher Education Research &amp;amp; Development&lt;/secondary-title&gt;&lt;/titles&gt;&lt;periodical&gt;&lt;full-title&gt;Higher Education Research &amp;amp; Development&lt;/full-title&gt;&lt;/periodical&gt;&lt;pages&gt;329-346&lt;/pages&gt;&lt;volume&gt;23&lt;/volume&gt;&lt;number&gt;3&lt;/number&gt;&lt;dates&gt;&lt;year&gt;2004&lt;/year&gt;&lt;/dates&gt;&lt;urls&gt;&lt;/urls&gt;&lt;/record&gt;&lt;/Cite&gt;&lt;/EndNote&gt;</w:instrText>
      </w:r>
      <w:r w:rsidR="00CD401E">
        <w:rPr>
          <w:rFonts w:ascii="Times New Roman" w:hAnsi="Times New Roman" w:cs="Times New Roman"/>
          <w:sz w:val="24"/>
          <w:szCs w:val="24"/>
        </w:rPr>
        <w:fldChar w:fldCharType="separate"/>
      </w:r>
      <w:r w:rsidR="00CD401E">
        <w:rPr>
          <w:rFonts w:ascii="Times New Roman" w:hAnsi="Times New Roman" w:cs="Times New Roman"/>
          <w:noProof/>
          <w:sz w:val="24"/>
          <w:szCs w:val="24"/>
        </w:rPr>
        <w:t>(Sumsion &amp; Goodfellow, 2004)</w:t>
      </w:r>
      <w:r w:rsidR="00CD401E">
        <w:rPr>
          <w:rFonts w:ascii="Times New Roman" w:hAnsi="Times New Roman" w:cs="Times New Roman"/>
          <w:sz w:val="24"/>
          <w:szCs w:val="24"/>
        </w:rPr>
        <w:fldChar w:fldCharType="end"/>
      </w:r>
      <w:r w:rsidRPr="00A33134">
        <w:rPr>
          <w:rFonts w:ascii="Times New Roman" w:hAnsi="Times New Roman" w:cs="Times New Roman"/>
          <w:sz w:val="24"/>
          <w:szCs w:val="24"/>
        </w:rPr>
        <w:t>.</w:t>
      </w:r>
      <w:r w:rsidRPr="00621803">
        <w:rPr>
          <w:rFonts w:ascii="Times New Roman" w:hAnsi="Times New Roman" w:cs="Times New Roman"/>
          <w:sz w:val="24"/>
          <w:szCs w:val="24"/>
        </w:rPr>
        <w:t xml:space="preserve"> As the building block of a curriculum map, a course map documents the coverage of learning outcomes/goals in </w:t>
      </w:r>
      <w:r w:rsidR="00B841FC">
        <w:rPr>
          <w:rFonts w:ascii="Times New Roman" w:hAnsi="Times New Roman" w:cs="Times New Roman"/>
          <w:sz w:val="24"/>
          <w:szCs w:val="24"/>
        </w:rPr>
        <w:t>a given</w:t>
      </w:r>
      <w:r w:rsidRPr="00621803">
        <w:rPr>
          <w:rFonts w:ascii="Times New Roman" w:hAnsi="Times New Roman" w:cs="Times New Roman"/>
          <w:sz w:val="24"/>
          <w:szCs w:val="24"/>
        </w:rPr>
        <w:t xml:space="preserve"> course. The course is broken down into its components and then mapped to the corresponding program learning outcomes/goals. By mapping the specific course learning objectives to the program-level learning goals, faculty members are able to assess the impact </w:t>
      </w:r>
      <w:r w:rsidR="00B841FC">
        <w:rPr>
          <w:rFonts w:ascii="Times New Roman" w:hAnsi="Times New Roman" w:cs="Times New Roman"/>
          <w:sz w:val="24"/>
          <w:szCs w:val="24"/>
        </w:rPr>
        <w:t>of objectives on</w:t>
      </w:r>
      <w:r w:rsidRPr="00621803">
        <w:rPr>
          <w:rFonts w:ascii="Times New Roman" w:hAnsi="Times New Roman" w:cs="Times New Roman"/>
          <w:sz w:val="24"/>
          <w:szCs w:val="24"/>
        </w:rPr>
        <w:t xml:space="preserve"> shared learning goals over the entire course. </w:t>
      </w:r>
      <w:r w:rsidR="00DB6231" w:rsidRPr="00621803">
        <w:rPr>
          <w:rFonts w:ascii="Times New Roman" w:hAnsi="Times New Roman" w:cs="Times New Roman"/>
          <w:sz w:val="24"/>
          <w:szCs w:val="24"/>
        </w:rPr>
        <w:t>In this session</w:t>
      </w:r>
      <w:r w:rsidR="00B841FC">
        <w:rPr>
          <w:rFonts w:ascii="Times New Roman" w:hAnsi="Times New Roman" w:cs="Times New Roman"/>
          <w:sz w:val="24"/>
          <w:szCs w:val="24"/>
        </w:rPr>
        <w:t>,</w:t>
      </w:r>
      <w:r w:rsidR="00DB6231" w:rsidRPr="00621803">
        <w:rPr>
          <w:rFonts w:ascii="Times New Roman" w:hAnsi="Times New Roman" w:cs="Times New Roman"/>
          <w:sz w:val="24"/>
          <w:szCs w:val="24"/>
        </w:rPr>
        <w:t xml:space="preserve"> we discuss two key questions. First, 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>what are the specific steps faculty members need to follow in the course mapping process</w:t>
      </w:r>
      <w:r w:rsidR="00DB6231" w:rsidRPr="00621803">
        <w:rPr>
          <w:rFonts w:ascii="Times New Roman" w:hAnsi="Times New Roman" w:cs="Times New Roman"/>
          <w:i/>
          <w:iCs/>
          <w:sz w:val="24"/>
          <w:szCs w:val="24"/>
        </w:rPr>
        <w:t xml:space="preserve">? </w:t>
      </w:r>
      <w:r w:rsidR="00B841FC">
        <w:rPr>
          <w:rFonts w:ascii="Times New Roman" w:hAnsi="Times New Roman" w:cs="Times New Roman"/>
          <w:sz w:val="24"/>
          <w:szCs w:val="24"/>
        </w:rPr>
        <w:t>Second</w:t>
      </w:r>
      <w:r w:rsidR="00DB6231" w:rsidRPr="00621803">
        <w:rPr>
          <w:rFonts w:ascii="Times New Roman" w:hAnsi="Times New Roman" w:cs="Times New Roman"/>
          <w:sz w:val="24"/>
          <w:szCs w:val="24"/>
        </w:rPr>
        <w:t xml:space="preserve">, </w:t>
      </w:r>
      <w:r w:rsidR="00DB6231" w:rsidRPr="00621803">
        <w:rPr>
          <w:rFonts w:ascii="Times New Roman" w:hAnsi="Times New Roman" w:cs="Times New Roman"/>
          <w:i/>
          <w:iCs/>
          <w:sz w:val="24"/>
          <w:szCs w:val="24"/>
        </w:rPr>
        <w:t xml:space="preserve">how do we 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>integrate course mapping with curriculum mapping</w:t>
      </w:r>
      <w:r w:rsidR="00CB35A2" w:rsidRPr="00621803">
        <w:rPr>
          <w:rFonts w:ascii="Times New Roman" w:hAnsi="Times New Roman" w:cs="Times New Roman"/>
          <w:i/>
          <w:iCs/>
          <w:sz w:val="24"/>
          <w:szCs w:val="24"/>
        </w:rPr>
        <w:t>?</w:t>
      </w:r>
    </w:p>
    <w:p w14:paraId="2085563F" w14:textId="4111826B" w:rsidR="00DB6231" w:rsidRPr="00621803" w:rsidRDefault="00DB6231" w:rsidP="004172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A17728" w:rsidRPr="00621803">
        <w:rPr>
          <w:rFonts w:ascii="Times New Roman" w:hAnsi="Times New Roman" w:cs="Times New Roman"/>
          <w:sz w:val="24"/>
          <w:szCs w:val="24"/>
        </w:rPr>
        <w:t>This session will</w:t>
      </w:r>
      <w:r w:rsidRPr="00621803">
        <w:rPr>
          <w:rFonts w:ascii="Times New Roman" w:hAnsi="Times New Roman" w:cs="Times New Roman"/>
          <w:sz w:val="24"/>
          <w:szCs w:val="24"/>
        </w:rPr>
        <w:t xml:space="preserve"> frame a discussion about </w:t>
      </w:r>
      <w:r w:rsidR="00CB35A2" w:rsidRPr="00621803">
        <w:rPr>
          <w:rFonts w:ascii="Times New Roman" w:hAnsi="Times New Roman" w:cs="Times New Roman"/>
          <w:sz w:val="24"/>
          <w:szCs w:val="24"/>
        </w:rPr>
        <w:t xml:space="preserve">the curriculum mapping process </w:t>
      </w:r>
      <w:r w:rsidRPr="00621803">
        <w:rPr>
          <w:rFonts w:ascii="Times New Roman" w:hAnsi="Times New Roman" w:cs="Times New Roman"/>
          <w:sz w:val="24"/>
          <w:szCs w:val="24"/>
        </w:rPr>
        <w:t xml:space="preserve">and ways to </w:t>
      </w:r>
      <w:r w:rsidR="00B841FC">
        <w:rPr>
          <w:rFonts w:ascii="Times New Roman" w:hAnsi="Times New Roman" w:cs="Times New Roman"/>
          <w:sz w:val="24"/>
          <w:szCs w:val="24"/>
        </w:rPr>
        <w:t>improve the integration of</w:t>
      </w:r>
      <w:r w:rsidR="00CB35A2" w:rsidRPr="00621803">
        <w:rPr>
          <w:rFonts w:ascii="Times New Roman" w:hAnsi="Times New Roman" w:cs="Times New Roman"/>
          <w:sz w:val="24"/>
          <w:szCs w:val="24"/>
        </w:rPr>
        <w:t xml:space="preserve"> course mapping with curriculum mapping </w:t>
      </w:r>
      <w:r w:rsidRPr="00621803">
        <w:rPr>
          <w:rFonts w:ascii="Times New Roman" w:hAnsi="Times New Roman" w:cs="Times New Roman"/>
          <w:sz w:val="24"/>
          <w:szCs w:val="24"/>
        </w:rPr>
        <w:t>so that we can better understand</w:t>
      </w:r>
      <w:r w:rsidR="00180C20">
        <w:rPr>
          <w:rFonts w:ascii="Times New Roman" w:hAnsi="Times New Roman" w:cs="Times New Roman"/>
          <w:sz w:val="24"/>
          <w:szCs w:val="24"/>
        </w:rPr>
        <w:t xml:space="preserve"> </w:t>
      </w:r>
      <w:r w:rsidR="00555194" w:rsidRPr="00621803">
        <w:rPr>
          <w:rFonts w:ascii="Times New Roman" w:hAnsi="Times New Roman" w:cs="Times New Roman"/>
          <w:sz w:val="24"/>
          <w:szCs w:val="24"/>
        </w:rPr>
        <w:t xml:space="preserve">how shared program learning outcomes and courses are connected. </w:t>
      </w:r>
      <w:r w:rsidR="00A17728" w:rsidRPr="00621803">
        <w:rPr>
          <w:rFonts w:ascii="Times New Roman" w:hAnsi="Times New Roman" w:cs="Times New Roman"/>
          <w:sz w:val="24"/>
          <w:szCs w:val="24"/>
        </w:rPr>
        <w:t>The presenter</w:t>
      </w:r>
      <w:r w:rsidR="00B841FC">
        <w:rPr>
          <w:rFonts w:ascii="Times New Roman" w:hAnsi="Times New Roman" w:cs="Times New Roman"/>
          <w:sz w:val="24"/>
          <w:szCs w:val="24"/>
        </w:rPr>
        <w:t>, who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 recently</w:t>
      </w:r>
      <w:r w:rsidR="00180C20">
        <w:rPr>
          <w:rFonts w:ascii="Times New Roman" w:hAnsi="Times New Roman" w:cs="Times New Roman"/>
          <w:sz w:val="24"/>
          <w:szCs w:val="24"/>
        </w:rPr>
        <w:t xml:space="preserve"> 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designed the </w:t>
      </w:r>
      <w:r w:rsidR="00555194" w:rsidRPr="00621803">
        <w:rPr>
          <w:rFonts w:ascii="Times New Roman" w:hAnsi="Times New Roman" w:cs="Times New Roman"/>
          <w:sz w:val="24"/>
          <w:szCs w:val="24"/>
        </w:rPr>
        <w:t>course mapping and curriculum mapping</w:t>
      </w:r>
      <w:r w:rsidR="00180C20">
        <w:rPr>
          <w:rFonts w:ascii="Times New Roman" w:hAnsi="Times New Roman" w:cs="Times New Roman"/>
          <w:sz w:val="24"/>
          <w:szCs w:val="24"/>
        </w:rPr>
        <w:t xml:space="preserve"> process</w:t>
      </w:r>
      <w:r w:rsidR="00555194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at </w:t>
      </w:r>
      <w:r w:rsidR="00555194" w:rsidRPr="00621803">
        <w:rPr>
          <w:rFonts w:ascii="Times New Roman" w:hAnsi="Times New Roman" w:cs="Times New Roman"/>
          <w:sz w:val="24"/>
          <w:szCs w:val="24"/>
        </w:rPr>
        <w:t>her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 institution</w:t>
      </w:r>
      <w:r w:rsidR="00B841FC">
        <w:rPr>
          <w:rFonts w:ascii="Times New Roman" w:hAnsi="Times New Roman" w:cs="Times New Roman"/>
          <w:sz w:val="24"/>
          <w:szCs w:val="24"/>
        </w:rPr>
        <w:t xml:space="preserve">, 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will share </w:t>
      </w:r>
      <w:r w:rsidR="00555194" w:rsidRPr="00621803">
        <w:rPr>
          <w:rFonts w:ascii="Times New Roman" w:hAnsi="Times New Roman" w:cs="Times New Roman"/>
          <w:sz w:val="24"/>
          <w:szCs w:val="24"/>
        </w:rPr>
        <w:t>her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 experience</w:t>
      </w:r>
      <w:r w:rsidR="00555194" w:rsidRPr="00621803">
        <w:rPr>
          <w:rFonts w:ascii="Times New Roman" w:hAnsi="Times New Roman" w:cs="Times New Roman"/>
          <w:sz w:val="24"/>
          <w:szCs w:val="24"/>
        </w:rPr>
        <w:t>s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 in seeking to design a </w:t>
      </w:r>
      <w:r w:rsidR="00180C20" w:rsidRPr="00180C20">
        <w:rPr>
          <w:rFonts w:ascii="Times New Roman" w:hAnsi="Times New Roman" w:cs="Times New Roman"/>
          <w:sz w:val="24"/>
          <w:szCs w:val="24"/>
        </w:rPr>
        <w:t>course mapping and curriculum mapping process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. </w:t>
      </w:r>
      <w:r w:rsidR="007A47BA" w:rsidRPr="00621803">
        <w:rPr>
          <w:rFonts w:ascii="Times New Roman" w:hAnsi="Times New Roman" w:cs="Times New Roman"/>
          <w:sz w:val="24"/>
          <w:szCs w:val="24"/>
        </w:rPr>
        <w:t>Th</w:t>
      </w:r>
      <w:r w:rsidR="00B841FC">
        <w:rPr>
          <w:rFonts w:ascii="Times New Roman" w:hAnsi="Times New Roman" w:cs="Times New Roman"/>
          <w:sz w:val="24"/>
          <w:szCs w:val="24"/>
        </w:rPr>
        <w:t xml:space="preserve">is </w:t>
      </w:r>
      <w:r w:rsidR="007A47BA" w:rsidRPr="00621803">
        <w:rPr>
          <w:rFonts w:ascii="Times New Roman" w:hAnsi="Times New Roman" w:cs="Times New Roman"/>
          <w:sz w:val="24"/>
          <w:szCs w:val="24"/>
        </w:rPr>
        <w:t xml:space="preserve">process will facilitate the </w:t>
      </w:r>
      <w:r w:rsidR="3F1EFDDB" w:rsidRPr="00621803">
        <w:rPr>
          <w:rFonts w:ascii="Times New Roman" w:hAnsi="Times New Roman" w:cs="Times New Roman"/>
          <w:sz w:val="24"/>
          <w:szCs w:val="24"/>
        </w:rPr>
        <w:t>connection</w:t>
      </w:r>
      <w:r w:rsidR="5622A4DB" w:rsidRPr="00621803">
        <w:rPr>
          <w:rFonts w:ascii="Times New Roman" w:hAnsi="Times New Roman" w:cs="Times New Roman"/>
          <w:sz w:val="24"/>
          <w:szCs w:val="24"/>
        </w:rPr>
        <w:t xml:space="preserve"> to the shared program learning goals in course design and evaluation.</w:t>
      </w:r>
      <w:r w:rsidR="5F55E605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B841FC">
        <w:rPr>
          <w:rFonts w:ascii="Times New Roman" w:hAnsi="Times New Roman" w:cs="Times New Roman"/>
          <w:sz w:val="24"/>
          <w:szCs w:val="24"/>
        </w:rPr>
        <w:t>C</w:t>
      </w:r>
      <w:r w:rsidR="007A47BA" w:rsidRPr="00621803">
        <w:rPr>
          <w:rFonts w:ascii="Times New Roman" w:hAnsi="Times New Roman" w:cs="Times New Roman"/>
          <w:sz w:val="24"/>
          <w:szCs w:val="24"/>
        </w:rPr>
        <w:t>ollaboration among instructors</w:t>
      </w:r>
      <w:r w:rsidR="5755A9C9" w:rsidRPr="00621803">
        <w:rPr>
          <w:rFonts w:ascii="Times New Roman" w:hAnsi="Times New Roman" w:cs="Times New Roman"/>
          <w:sz w:val="24"/>
          <w:szCs w:val="24"/>
        </w:rPr>
        <w:t xml:space="preserve"> will </w:t>
      </w:r>
      <w:r w:rsidR="00B841FC">
        <w:rPr>
          <w:rFonts w:ascii="Times New Roman" w:hAnsi="Times New Roman" w:cs="Times New Roman"/>
          <w:sz w:val="24"/>
          <w:szCs w:val="24"/>
        </w:rPr>
        <w:t xml:space="preserve">help to </w:t>
      </w:r>
      <w:r w:rsidR="5755A9C9" w:rsidRPr="00621803">
        <w:rPr>
          <w:rFonts w:ascii="Times New Roman" w:hAnsi="Times New Roman" w:cs="Times New Roman"/>
          <w:sz w:val="24"/>
          <w:szCs w:val="24"/>
        </w:rPr>
        <w:t xml:space="preserve">ensure </w:t>
      </w:r>
      <w:r w:rsidR="00B841FC">
        <w:rPr>
          <w:rFonts w:ascii="Times New Roman" w:hAnsi="Times New Roman" w:cs="Times New Roman"/>
          <w:sz w:val="24"/>
          <w:szCs w:val="24"/>
        </w:rPr>
        <w:t>identification of</w:t>
      </w:r>
      <w:r w:rsidR="3AF63C3C" w:rsidRPr="00621803">
        <w:rPr>
          <w:rFonts w:ascii="Times New Roman" w:hAnsi="Times New Roman" w:cs="Times New Roman"/>
          <w:sz w:val="24"/>
          <w:szCs w:val="24"/>
        </w:rPr>
        <w:t xml:space="preserve"> major gaps or unnecessary redundancies in content</w:t>
      </w:r>
      <w:r w:rsidR="6D79B17D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B841FC">
        <w:rPr>
          <w:rFonts w:ascii="Times New Roman" w:hAnsi="Times New Roman" w:cs="Times New Roman"/>
          <w:sz w:val="24"/>
          <w:szCs w:val="24"/>
        </w:rPr>
        <w:t>of</w:t>
      </w:r>
      <w:r w:rsidR="6D79B17D" w:rsidRPr="00621803">
        <w:rPr>
          <w:rFonts w:ascii="Times New Roman" w:hAnsi="Times New Roman" w:cs="Times New Roman"/>
          <w:sz w:val="24"/>
          <w:szCs w:val="24"/>
        </w:rPr>
        <w:t xml:space="preserve"> the program curriculum</w:t>
      </w:r>
      <w:r w:rsidR="0212717A" w:rsidRPr="00621803">
        <w:rPr>
          <w:rFonts w:ascii="Times New Roman" w:hAnsi="Times New Roman" w:cs="Times New Roman"/>
          <w:sz w:val="24"/>
          <w:szCs w:val="24"/>
        </w:rPr>
        <w:t>.</w:t>
      </w:r>
      <w:r w:rsidR="007A47BA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180C20">
        <w:rPr>
          <w:rFonts w:ascii="Times New Roman" w:hAnsi="Times New Roman" w:cs="Times New Roman"/>
          <w:sz w:val="24"/>
          <w:szCs w:val="24"/>
        </w:rPr>
        <w:t>My</w:t>
      </w:r>
      <w:r w:rsidR="00A17728" w:rsidRPr="00621803">
        <w:rPr>
          <w:rFonts w:ascii="Times New Roman" w:hAnsi="Times New Roman" w:cs="Times New Roman"/>
          <w:sz w:val="24"/>
          <w:szCs w:val="24"/>
        </w:rPr>
        <w:t xml:space="preserve"> goal for this session is to have a discussion of </w:t>
      </w:r>
      <w:r w:rsidR="00180C20">
        <w:rPr>
          <w:rFonts w:ascii="Times New Roman" w:hAnsi="Times New Roman" w:cs="Times New Roman"/>
          <w:sz w:val="24"/>
          <w:szCs w:val="24"/>
        </w:rPr>
        <w:t>how to approach curriculum mapping in the AACSB Assurance of Learning (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180C20">
        <w:rPr>
          <w:rFonts w:ascii="Times New Roman" w:hAnsi="Times New Roman" w:cs="Times New Roman"/>
          <w:sz w:val="24"/>
          <w:szCs w:val="24"/>
        </w:rPr>
        <w:t>) process</w:t>
      </w:r>
      <w:r w:rsidR="007A47BA">
        <w:rPr>
          <w:rFonts w:ascii="Times New Roman" w:hAnsi="Times New Roman" w:cs="Times New Roman"/>
          <w:sz w:val="24"/>
          <w:szCs w:val="24"/>
        </w:rPr>
        <w:t xml:space="preserve"> in a stepwise manner</w:t>
      </w:r>
      <w:r w:rsidR="00180C20">
        <w:rPr>
          <w:rFonts w:ascii="Times New Roman" w:hAnsi="Times New Roman" w:cs="Times New Roman"/>
          <w:sz w:val="24"/>
          <w:szCs w:val="24"/>
        </w:rPr>
        <w:t>.</w:t>
      </w:r>
      <w:r w:rsidR="002A5E4D" w:rsidRPr="00621803">
        <w:rPr>
          <w:rFonts w:ascii="Times New Roman" w:hAnsi="Times New Roman" w:cs="Times New Roman"/>
          <w:sz w:val="24"/>
          <w:szCs w:val="24"/>
        </w:rPr>
        <w:t xml:space="preserve"> Th</w:t>
      </w:r>
      <w:r w:rsidR="00CB35A2" w:rsidRPr="00621803">
        <w:rPr>
          <w:rFonts w:ascii="Times New Roman" w:hAnsi="Times New Roman" w:cs="Times New Roman"/>
          <w:sz w:val="24"/>
          <w:szCs w:val="24"/>
        </w:rPr>
        <w:t>e target audience include</w:t>
      </w:r>
      <w:r w:rsidR="00B841FC">
        <w:rPr>
          <w:rFonts w:ascii="Times New Roman" w:hAnsi="Times New Roman" w:cs="Times New Roman"/>
          <w:sz w:val="24"/>
          <w:szCs w:val="24"/>
        </w:rPr>
        <w:t>s</w:t>
      </w:r>
      <w:r w:rsidR="00CB35A2" w:rsidRPr="00621803">
        <w:rPr>
          <w:rFonts w:ascii="Times New Roman" w:hAnsi="Times New Roman" w:cs="Times New Roman"/>
          <w:sz w:val="24"/>
          <w:szCs w:val="24"/>
        </w:rPr>
        <w:t xml:space="preserve"> both faculty and administrators who have a</w:t>
      </w:r>
      <w:r w:rsidR="002A5E4D" w:rsidRPr="00621803">
        <w:rPr>
          <w:rFonts w:ascii="Times New Roman" w:hAnsi="Times New Roman" w:cs="Times New Roman"/>
          <w:sz w:val="24"/>
          <w:szCs w:val="24"/>
        </w:rPr>
        <w:t>n interest in discussing student learning across the curriculum</w:t>
      </w:r>
      <w:r w:rsidR="00CB35A2" w:rsidRPr="00621803">
        <w:rPr>
          <w:rFonts w:ascii="Times New Roman" w:hAnsi="Times New Roman" w:cs="Times New Roman"/>
          <w:sz w:val="24"/>
          <w:szCs w:val="24"/>
        </w:rPr>
        <w:t>.</w:t>
      </w:r>
    </w:p>
    <w:p w14:paraId="3343058B" w14:textId="37E1151F" w:rsidR="00ED4534" w:rsidRPr="00621803" w:rsidRDefault="00ED4534" w:rsidP="00ED453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3C4858"/>
          <w:sz w:val="21"/>
          <w:szCs w:val="21"/>
          <w:lang w:val="en-US" w:eastAsia="zh-CN" w:bidi="ar-SA"/>
        </w:rPr>
      </w:pPr>
      <w:r w:rsidRPr="002F6795">
        <w:rPr>
          <w:rFonts w:ascii="Times New Roman" w:hAnsi="Times New Roman" w:cs="Times New Roman"/>
          <w:b/>
          <w:bCs/>
          <w:sz w:val="24"/>
          <w:szCs w:val="24"/>
        </w:rPr>
        <w:t>Theoretical Foundation</w:t>
      </w:r>
    </w:p>
    <w:p w14:paraId="125BB404" w14:textId="07C8FE8B" w:rsidR="001F54F0" w:rsidRDefault="004517D2" w:rsidP="001F54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5412C">
        <w:rPr>
          <w:rFonts w:ascii="Times New Roman" w:hAnsi="Times New Roman" w:cs="Times New Roman"/>
          <w:sz w:val="24"/>
          <w:szCs w:val="24"/>
        </w:rPr>
        <w:t xml:space="preserve">principles-based </w:t>
      </w:r>
      <w:r w:rsidRPr="004517D2">
        <w:rPr>
          <w:rFonts w:ascii="Times New Roman" w:hAnsi="Times New Roman" w:cs="Times New Roman"/>
          <w:sz w:val="24"/>
          <w:szCs w:val="24"/>
        </w:rPr>
        <w:t xml:space="preserve">assurance of learning </w:t>
      </w:r>
      <w:r>
        <w:rPr>
          <w:rFonts w:ascii="Times New Roman" w:hAnsi="Times New Roman" w:cs="Times New Roman"/>
          <w:sz w:val="24"/>
          <w:szCs w:val="24"/>
        </w:rPr>
        <w:t>(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BC43DE">
        <w:rPr>
          <w:rFonts w:ascii="Times New Roman" w:hAnsi="Times New Roman" w:cs="Times New Roman"/>
          <w:sz w:val="24"/>
          <w:szCs w:val="24"/>
        </w:rPr>
        <w:t>standards from the AACSB direct</w:t>
      </w:r>
      <w:r w:rsidR="001953E3">
        <w:rPr>
          <w:rFonts w:ascii="Times New Roman" w:hAnsi="Times New Roman" w:cs="Times New Roman"/>
          <w:sz w:val="24"/>
          <w:szCs w:val="24"/>
        </w:rPr>
        <w:t xml:space="preserve">s business programs to </w:t>
      </w:r>
      <w:r w:rsidR="00C05F5E">
        <w:rPr>
          <w:rFonts w:ascii="Times New Roman" w:hAnsi="Times New Roman" w:cs="Times New Roman"/>
          <w:sz w:val="24"/>
          <w:szCs w:val="24"/>
        </w:rPr>
        <w:t>choose</w:t>
      </w:r>
      <w:r w:rsidR="001953E3">
        <w:rPr>
          <w:rFonts w:ascii="Times New Roman" w:hAnsi="Times New Roman" w:cs="Times New Roman"/>
          <w:sz w:val="24"/>
          <w:szCs w:val="24"/>
        </w:rPr>
        <w:t xml:space="preserve"> le</w:t>
      </w:r>
      <w:r w:rsidR="00B23894">
        <w:rPr>
          <w:rFonts w:ascii="Times New Roman" w:hAnsi="Times New Roman" w:cs="Times New Roman"/>
          <w:sz w:val="24"/>
          <w:szCs w:val="24"/>
        </w:rPr>
        <w:t>a</w:t>
      </w:r>
      <w:r w:rsidR="001953E3">
        <w:rPr>
          <w:rFonts w:ascii="Times New Roman" w:hAnsi="Times New Roman" w:cs="Times New Roman"/>
          <w:sz w:val="24"/>
          <w:szCs w:val="24"/>
        </w:rPr>
        <w:t>r</w:t>
      </w:r>
      <w:r w:rsidR="00B23894">
        <w:rPr>
          <w:rFonts w:ascii="Times New Roman" w:hAnsi="Times New Roman" w:cs="Times New Roman"/>
          <w:sz w:val="24"/>
          <w:szCs w:val="24"/>
        </w:rPr>
        <w:t>n</w:t>
      </w:r>
      <w:r w:rsidR="001953E3">
        <w:rPr>
          <w:rFonts w:ascii="Times New Roman" w:hAnsi="Times New Roman" w:cs="Times New Roman"/>
          <w:sz w:val="24"/>
          <w:szCs w:val="24"/>
        </w:rPr>
        <w:t xml:space="preserve">ing goals that </w:t>
      </w:r>
      <w:r w:rsidR="00B841FC">
        <w:rPr>
          <w:rFonts w:ascii="Times New Roman" w:hAnsi="Times New Roman" w:cs="Times New Roman"/>
          <w:sz w:val="24"/>
          <w:szCs w:val="24"/>
        </w:rPr>
        <w:t xml:space="preserve">are </w:t>
      </w:r>
      <w:r w:rsidR="001953E3">
        <w:rPr>
          <w:rFonts w:ascii="Times New Roman" w:hAnsi="Times New Roman" w:cs="Times New Roman"/>
          <w:sz w:val="24"/>
          <w:szCs w:val="24"/>
        </w:rPr>
        <w:t>deri</w:t>
      </w:r>
      <w:r w:rsidR="00B23894">
        <w:rPr>
          <w:rFonts w:ascii="Times New Roman" w:hAnsi="Times New Roman" w:cs="Times New Roman"/>
          <w:sz w:val="24"/>
          <w:szCs w:val="24"/>
        </w:rPr>
        <w:t>v</w:t>
      </w:r>
      <w:r w:rsidR="001953E3">
        <w:rPr>
          <w:rFonts w:ascii="Times New Roman" w:hAnsi="Times New Roman" w:cs="Times New Roman"/>
          <w:sz w:val="24"/>
          <w:szCs w:val="24"/>
        </w:rPr>
        <w:t>e</w:t>
      </w:r>
      <w:r w:rsidR="00B841FC">
        <w:rPr>
          <w:rFonts w:ascii="Times New Roman" w:hAnsi="Times New Roman" w:cs="Times New Roman"/>
          <w:sz w:val="24"/>
          <w:szCs w:val="24"/>
        </w:rPr>
        <w:t>d</w:t>
      </w:r>
      <w:r w:rsidR="001953E3">
        <w:rPr>
          <w:rFonts w:ascii="Times New Roman" w:hAnsi="Times New Roman" w:cs="Times New Roman"/>
          <w:sz w:val="24"/>
          <w:szCs w:val="24"/>
        </w:rPr>
        <w:t xml:space="preserve"> from the program’s distinctive mission</w:t>
      </w:r>
      <w:r w:rsidR="00B23894">
        <w:rPr>
          <w:rFonts w:ascii="Times New Roman" w:hAnsi="Times New Roman" w:cs="Times New Roman"/>
          <w:sz w:val="24"/>
          <w:szCs w:val="24"/>
        </w:rPr>
        <w:t xml:space="preserve"> and</w:t>
      </w:r>
      <w:r w:rsidR="00B841FC">
        <w:rPr>
          <w:rFonts w:ascii="Times New Roman" w:hAnsi="Times New Roman" w:cs="Times New Roman"/>
          <w:sz w:val="24"/>
          <w:szCs w:val="24"/>
        </w:rPr>
        <w:t xml:space="preserve"> that</w:t>
      </w:r>
      <w:r w:rsidR="00B23894">
        <w:rPr>
          <w:rFonts w:ascii="Times New Roman" w:hAnsi="Times New Roman" w:cs="Times New Roman"/>
          <w:sz w:val="24"/>
          <w:szCs w:val="24"/>
        </w:rPr>
        <w:t xml:space="preserve"> reflect expectations of stakeholders </w:t>
      </w:r>
      <w:r w:rsidR="00E670F1">
        <w:rPr>
          <w:rFonts w:ascii="Times New Roman" w:hAnsi="Times New Roman" w:cs="Times New Roman"/>
          <w:sz w:val="24"/>
          <w:szCs w:val="24"/>
        </w:rPr>
        <w:fldChar w:fldCharType="begin"/>
      </w:r>
      <w:r w:rsidR="00E670F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ACSB&lt;/Author&gt;&lt;Year&gt;2020&lt;/Year&gt;&lt;RecNum&gt;3884&lt;/RecNum&gt;&lt;DisplayText&gt;(AACSB, 2020)&lt;/DisplayText&gt;&lt;record&gt;&lt;rec-number&gt;3884&lt;/rec-number&gt;&lt;foreign-keys&gt;&lt;key app="EN" db-id="as9t2zrpp5vzsqea2wdvzedjd505evz5xfvr" timestamp="1611415295"&gt;3884&lt;/key&gt;&lt;/foreign-keys&gt;&lt;ref-type name="Standard"&gt;58&lt;/ref-type&gt;&lt;contributors&gt;&lt;authors&gt;&lt;author&gt;AACSB&lt;/author&gt;&lt;/authors&gt;&lt;/contributors&gt;&lt;titles&gt;&lt;title&gt;2020 Guiding Principles and Standards for AACSB Business Accreditation&lt;/title&gt;&lt;/titles&gt;&lt;dates&gt;&lt;year&gt;2020&lt;/year&gt;&lt;/dates&gt;&lt;publisher&gt;Association to Advance Collegiate Schools of Business&lt;/publisher&gt;&lt;urls&gt;&lt;/urls&gt;&lt;/record&gt;&lt;/Cite&gt;&lt;/EndNote&gt;</w:instrText>
      </w:r>
      <w:r w:rsidR="00E670F1">
        <w:rPr>
          <w:rFonts w:ascii="Times New Roman" w:hAnsi="Times New Roman" w:cs="Times New Roman"/>
          <w:sz w:val="24"/>
          <w:szCs w:val="24"/>
        </w:rPr>
        <w:fldChar w:fldCharType="separate"/>
      </w:r>
      <w:r w:rsidR="00E670F1">
        <w:rPr>
          <w:rFonts w:ascii="Times New Roman" w:hAnsi="Times New Roman" w:cs="Times New Roman"/>
          <w:noProof/>
          <w:sz w:val="24"/>
          <w:szCs w:val="24"/>
        </w:rPr>
        <w:t>(AACSB, 2020)</w:t>
      </w:r>
      <w:r w:rsidR="00E670F1">
        <w:rPr>
          <w:rFonts w:ascii="Times New Roman" w:hAnsi="Times New Roman" w:cs="Times New Roman"/>
          <w:sz w:val="24"/>
          <w:szCs w:val="24"/>
        </w:rPr>
        <w:fldChar w:fldCharType="end"/>
      </w:r>
      <w:r w:rsidR="00E670F1">
        <w:rPr>
          <w:rFonts w:ascii="Times New Roman" w:hAnsi="Times New Roman" w:cs="Times New Roman"/>
          <w:sz w:val="24"/>
          <w:szCs w:val="24"/>
        </w:rPr>
        <w:t xml:space="preserve">. </w:t>
      </w:r>
      <w:r w:rsidR="001F54F0">
        <w:rPr>
          <w:rFonts w:ascii="Times New Roman" w:hAnsi="Times New Roman" w:cs="Times New Roman"/>
          <w:sz w:val="24"/>
          <w:szCs w:val="24"/>
        </w:rPr>
        <w:t>The business program may choose both general (e.g., communication skills) and knowledge-based (e.g., accounting, finance, management) learning goals in its A</w:t>
      </w:r>
      <w:r w:rsidR="00D03C1C">
        <w:rPr>
          <w:rFonts w:ascii="Times New Roman" w:hAnsi="Times New Roman" w:cs="Times New Roman"/>
          <w:sz w:val="24"/>
          <w:szCs w:val="24"/>
        </w:rPr>
        <w:t>O</w:t>
      </w:r>
      <w:r w:rsidR="001F54F0">
        <w:rPr>
          <w:rFonts w:ascii="Times New Roman" w:hAnsi="Times New Roman" w:cs="Times New Roman"/>
          <w:sz w:val="24"/>
          <w:szCs w:val="24"/>
        </w:rPr>
        <w:t xml:space="preserve">L program. The top five shared learning goals were communication, business ethics, global/international business, functional knowledge, and problem solving </w:t>
      </w:r>
      <w:r w:rsidR="001F54F0">
        <w:rPr>
          <w:rFonts w:ascii="Times New Roman" w:hAnsi="Times New Roman" w:cs="Times New Roman"/>
          <w:sz w:val="24"/>
          <w:szCs w:val="24"/>
        </w:rPr>
        <w:fldChar w:fldCharType="begin"/>
      </w:r>
      <w:r w:rsidR="001F54F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nk&lt;/Author&gt;&lt;Year&gt;2014&lt;/Year&gt;&lt;RecNum&gt;3887&lt;/RecNum&gt;&lt;DisplayText&gt;(Brink, Palmer, &amp;amp; Costigan, 2014)&lt;/DisplayText&gt;&lt;record&gt;&lt;rec-number&gt;3887&lt;/rec-number&gt;&lt;foreign-keys&gt;&lt;key app="EN" db-id="as9t2zrpp5vzsqea2wdvzedjd505evz5xfvr" timestamp="1611430739"&gt;3887&lt;/key&gt;&lt;/foreign-keys&gt;&lt;ref-type name="Journal Article"&gt;17&lt;/ref-type&gt;&lt;contributors&gt;&lt;authors&gt;&lt;author&gt;Brink, Kyle E.&lt;/author&gt;&lt;author&gt;Palmer, Timothy B.&lt;/author&gt;&lt;author&gt;Costigan, Robert D.&lt;/author&gt;&lt;/authors&gt;&lt;/contributors&gt;&lt;titles&gt;&lt;title&gt;Learning Goals of AACSB-Accredited Undergraduate Business Programs: Predictors of Conformity Versus Differentiation&lt;/title&gt;&lt;secondary-title&gt;Journal of Education for Business&lt;/secondary-title&gt;&lt;/titles&gt;&lt;periodical&gt;&lt;full-title&gt;Journal of Education for Business&lt;/full-title&gt;&lt;/periodical&gt;&lt;pages&gt;425-432&lt;/pages&gt;&lt;volume&gt;89&lt;/volume&gt;&lt;number&gt;8&lt;/number&gt;&lt;dates&gt;&lt;year&gt;2014&lt;/year&gt;&lt;pub-dates&gt;&lt;date&gt;2014/11/17&lt;/date&gt;&lt;/pub-dates&gt;&lt;/dates&gt;&lt;publisher&gt;Routledge&lt;/publisher&gt;&lt;isbn&gt;0883-2323&lt;/isbn&gt;&lt;urls&gt;&lt;related-urls&gt;&lt;url&gt;https://doi.org/10.1080/08832323.2014.929560&lt;/url&gt;&lt;/related-urls&gt;&lt;/urls&gt;&lt;electronic-resource-num&gt;10.1080/08832323.2014.929560&lt;/electronic-resource-num&gt;&lt;/record&gt;&lt;/Cite&gt;&lt;/EndNote&gt;</w:instrText>
      </w:r>
      <w:r w:rsidR="001F54F0">
        <w:rPr>
          <w:rFonts w:ascii="Times New Roman" w:hAnsi="Times New Roman" w:cs="Times New Roman"/>
          <w:sz w:val="24"/>
          <w:szCs w:val="24"/>
        </w:rPr>
        <w:fldChar w:fldCharType="separate"/>
      </w:r>
      <w:r w:rsidR="001F54F0">
        <w:rPr>
          <w:rFonts w:ascii="Times New Roman" w:hAnsi="Times New Roman" w:cs="Times New Roman"/>
          <w:noProof/>
          <w:sz w:val="24"/>
          <w:szCs w:val="24"/>
        </w:rPr>
        <w:t>(Brink, Palmer, &amp; Costigan, 2014)</w:t>
      </w:r>
      <w:r w:rsidR="001F54F0">
        <w:rPr>
          <w:rFonts w:ascii="Times New Roman" w:hAnsi="Times New Roman" w:cs="Times New Roman"/>
          <w:sz w:val="24"/>
          <w:szCs w:val="24"/>
        </w:rPr>
        <w:fldChar w:fldCharType="end"/>
      </w:r>
      <w:r w:rsidR="001F54F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DF00813" w14:textId="260B660C" w:rsidR="000D1E5A" w:rsidRDefault="00436885" w:rsidP="00087B1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AACSB</w:t>
      </w:r>
      <w:r w:rsidR="00D03C1C">
        <w:rPr>
          <w:rFonts w:ascii="Times New Roman" w:hAnsi="Times New Roman" w:cs="Times New Roman"/>
          <w:sz w:val="24"/>
          <w:szCs w:val="24"/>
        </w:rPr>
        <w:t>-</w:t>
      </w:r>
      <w:r w:rsidRPr="00621803">
        <w:rPr>
          <w:rFonts w:ascii="Times New Roman" w:hAnsi="Times New Roman" w:cs="Times New Roman"/>
          <w:sz w:val="24"/>
          <w:szCs w:val="24"/>
        </w:rPr>
        <w:t xml:space="preserve">accredited </w:t>
      </w:r>
      <w:r w:rsidR="000503AD">
        <w:rPr>
          <w:rFonts w:ascii="Times New Roman" w:hAnsi="Times New Roman" w:cs="Times New Roman"/>
          <w:sz w:val="24"/>
          <w:szCs w:val="24"/>
        </w:rPr>
        <w:t>program</w:t>
      </w:r>
      <w:r w:rsidRPr="00621803">
        <w:rPr>
          <w:rFonts w:ascii="Times New Roman" w:hAnsi="Times New Roman" w:cs="Times New Roman"/>
          <w:sz w:val="24"/>
          <w:szCs w:val="24"/>
        </w:rPr>
        <w:t>s are</w:t>
      </w:r>
      <w:r w:rsidR="00CF4B67">
        <w:rPr>
          <w:rFonts w:ascii="Times New Roman" w:hAnsi="Times New Roman" w:cs="Times New Roman"/>
          <w:sz w:val="24"/>
          <w:szCs w:val="24"/>
        </w:rPr>
        <w:t xml:space="preserve"> allowed to define their 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CF4B67">
        <w:rPr>
          <w:rFonts w:ascii="Times New Roman" w:hAnsi="Times New Roman" w:cs="Times New Roman"/>
          <w:sz w:val="24"/>
          <w:szCs w:val="24"/>
        </w:rPr>
        <w:t xml:space="preserve"> </w:t>
      </w:r>
      <w:r w:rsidR="006915BE">
        <w:rPr>
          <w:rFonts w:ascii="Times New Roman" w:hAnsi="Times New Roman" w:cs="Times New Roman"/>
          <w:sz w:val="24"/>
          <w:szCs w:val="24"/>
        </w:rPr>
        <w:t xml:space="preserve">systems with flexibility </w:t>
      </w:r>
      <w:r w:rsidR="00781B5B">
        <w:rPr>
          <w:rFonts w:ascii="Times New Roman" w:hAnsi="Times New Roman" w:cs="Times New Roman"/>
          <w:sz w:val="24"/>
          <w:szCs w:val="24"/>
        </w:rPr>
        <w:t>but</w:t>
      </w:r>
      <w:r w:rsidR="006915BE">
        <w:rPr>
          <w:rFonts w:ascii="Times New Roman" w:hAnsi="Times New Roman" w:cs="Times New Roman"/>
          <w:sz w:val="24"/>
          <w:szCs w:val="24"/>
        </w:rPr>
        <w:t xml:space="preserve"> are</w:t>
      </w:r>
      <w:r w:rsidRPr="00621803">
        <w:rPr>
          <w:rFonts w:ascii="Times New Roman" w:hAnsi="Times New Roman" w:cs="Times New Roman"/>
          <w:sz w:val="24"/>
          <w:szCs w:val="24"/>
        </w:rPr>
        <w:t xml:space="preserve"> required </w:t>
      </w:r>
      <w:r w:rsidR="00C264B1">
        <w:rPr>
          <w:rFonts w:ascii="Times New Roman" w:hAnsi="Times New Roman" w:cs="Times New Roman"/>
          <w:sz w:val="24"/>
          <w:szCs w:val="24"/>
        </w:rPr>
        <w:t>to i</w:t>
      </w:r>
      <w:r w:rsidRPr="00621803">
        <w:rPr>
          <w:rFonts w:ascii="Times New Roman" w:hAnsi="Times New Roman" w:cs="Times New Roman"/>
          <w:sz w:val="24"/>
          <w:szCs w:val="24"/>
        </w:rPr>
        <w:t xml:space="preserve">ntegrate 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Pr="00621803">
        <w:rPr>
          <w:rFonts w:ascii="Times New Roman" w:hAnsi="Times New Roman" w:cs="Times New Roman"/>
          <w:sz w:val="24"/>
          <w:szCs w:val="24"/>
        </w:rPr>
        <w:t xml:space="preserve"> into their curriculum manag</w:t>
      </w:r>
      <w:r w:rsidR="00087B1B" w:rsidRPr="00621803">
        <w:rPr>
          <w:rFonts w:ascii="Times New Roman" w:hAnsi="Times New Roman" w:cs="Times New Roman"/>
          <w:sz w:val="24"/>
          <w:szCs w:val="24"/>
        </w:rPr>
        <w:t>ement processes</w:t>
      </w:r>
      <w:r w:rsidR="008764E9">
        <w:rPr>
          <w:rFonts w:ascii="Times New Roman" w:hAnsi="Times New Roman" w:cs="Times New Roman"/>
          <w:sz w:val="24"/>
          <w:szCs w:val="24"/>
        </w:rPr>
        <w:t xml:space="preserve"> </w:t>
      </w:r>
      <w:r w:rsidR="001A6631">
        <w:rPr>
          <w:rFonts w:ascii="Times New Roman" w:hAnsi="Times New Roman" w:cs="Times New Roman"/>
          <w:sz w:val="24"/>
          <w:szCs w:val="24"/>
        </w:rPr>
        <w:fldChar w:fldCharType="begin"/>
      </w:r>
      <w:r w:rsidR="00CE22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ACSB&lt;/Author&gt;&lt;Year&gt;2020&lt;/Year&gt;&lt;RecNum&gt;3884&lt;/RecNum&gt;&lt;DisplayText&gt;(AACSB, 2020; Harvey &amp;amp; McCrohan, 2017)&lt;/DisplayText&gt;&lt;record&gt;&lt;rec-number&gt;3884&lt;/rec-number&gt;&lt;foreign-keys&gt;&lt;key app="EN" db-id="as9t2zrpp5vzsqea2wdvzedjd505evz5xfvr" timestamp="1611415295"&gt;3884&lt;/key&gt;&lt;/foreign-keys&gt;&lt;ref-type name="Standard"&gt;58&lt;/ref-type&gt;&lt;contributors&gt;&lt;authors&gt;&lt;author&gt;AACSB&lt;/author&gt;&lt;/authors&gt;&lt;/contributors&gt;&lt;titles&gt;&lt;title&gt;2020 Guiding Principles and Standards for AACSB Business Accreditation&lt;/title&gt;&lt;/titles&gt;&lt;dates&gt;&lt;year&gt;2020&lt;/year&gt;&lt;/dates&gt;&lt;publisher&gt;Association to Advance Collegiate Schools of Business&lt;/publisher&gt;&lt;urls&gt;&lt;/urls&gt;&lt;/record&gt;&lt;/Cite&gt;&lt;Cite&gt;&lt;Author&gt;Harvey&lt;/Author&gt;&lt;Year&gt;2017&lt;/Year&gt;&lt;RecNum&gt;3885&lt;/RecNum&gt;&lt;record&gt;&lt;rec-number&gt;3885&lt;/rec-number&gt;&lt;foreign-keys&gt;&lt;key app="EN" db-id="as9t2zrpp5vzsqea2wdvzedjd505evz5xfvr" timestamp="1611430288"&gt;3885&lt;/key&gt;&lt;/foreign-keys&gt;&lt;ref-type name="Journal Article"&gt;17&lt;/ref-type&gt;&lt;contributors&gt;&lt;authors&gt;&lt;author&gt;Harvey, James W.&lt;/author&gt;&lt;author&gt;McCrohan, Kevin F.&lt;/author&gt;&lt;/authors&gt;&lt;/contributors&gt;&lt;titles&gt;&lt;title&gt;Improving AACSB Assurance of Learning with Importance-Performance and Learning Growth: A Case Study&lt;/title&gt;&lt;secondary-title&gt;Marketing Education Review&lt;/secondary-title&gt;&lt;/titles&gt;&lt;periodical&gt;&lt;full-title&gt;Marketing Education Review&lt;/full-title&gt;&lt;/periodical&gt;&lt;pages&gt;172-186&lt;/pages&gt;&lt;volume&gt;27&lt;/volume&gt;&lt;number&gt;3&lt;/number&gt;&lt;dates&gt;&lt;year&gt;2017&lt;/year&gt;&lt;pub-dates&gt;&lt;date&gt;2017/09/02&lt;/date&gt;&lt;/pub-dates&gt;&lt;/dates&gt;&lt;publisher&gt;Routledge&lt;/publisher&gt;&lt;isbn&gt;1052-8008&lt;/isbn&gt;&lt;urls&gt;&lt;related-urls&gt;&lt;url&gt;https://doi.org/10.1080/10528008.2017.1323554&lt;/url&gt;&lt;/related-urls&gt;&lt;/urls&gt;&lt;electronic-resource-num&gt;10.1080/10528008.2017.1323554&lt;/electronic-resource-num&gt;&lt;/record&gt;&lt;/Cite&gt;&lt;/EndNote&gt;</w:instrText>
      </w:r>
      <w:r w:rsidR="001A6631">
        <w:rPr>
          <w:rFonts w:ascii="Times New Roman" w:hAnsi="Times New Roman" w:cs="Times New Roman"/>
          <w:sz w:val="24"/>
          <w:szCs w:val="24"/>
        </w:rPr>
        <w:fldChar w:fldCharType="separate"/>
      </w:r>
      <w:r w:rsidR="00CE226E">
        <w:rPr>
          <w:rFonts w:ascii="Times New Roman" w:hAnsi="Times New Roman" w:cs="Times New Roman"/>
          <w:noProof/>
          <w:sz w:val="24"/>
          <w:szCs w:val="24"/>
        </w:rPr>
        <w:t>(AACSB, 2020; Harvey &amp; McCrohan, 2017)</w:t>
      </w:r>
      <w:r w:rsidR="001A6631">
        <w:rPr>
          <w:rFonts w:ascii="Times New Roman" w:hAnsi="Times New Roman" w:cs="Times New Roman"/>
          <w:sz w:val="24"/>
          <w:szCs w:val="24"/>
        </w:rPr>
        <w:fldChar w:fldCharType="end"/>
      </w:r>
      <w:r w:rsidR="008764E9">
        <w:rPr>
          <w:rFonts w:ascii="Times New Roman" w:hAnsi="Times New Roman" w:cs="Times New Roman"/>
          <w:sz w:val="24"/>
          <w:szCs w:val="24"/>
        </w:rPr>
        <w:t xml:space="preserve">. </w:t>
      </w:r>
      <w:r w:rsidR="00D03C1C">
        <w:rPr>
          <w:rFonts w:ascii="Times New Roman" w:hAnsi="Times New Roman" w:cs="Times New Roman"/>
          <w:sz w:val="24"/>
          <w:szCs w:val="24"/>
        </w:rPr>
        <w:t>A</w:t>
      </w:r>
      <w:r w:rsidR="00781B5B">
        <w:rPr>
          <w:rFonts w:ascii="Times New Roman" w:hAnsi="Times New Roman" w:cs="Times New Roman"/>
          <w:sz w:val="24"/>
          <w:szCs w:val="24"/>
        </w:rPr>
        <w:t xml:space="preserve"> recent internal analysis conducted by AACSB </w:t>
      </w:r>
      <w:r w:rsidR="00FF6C55">
        <w:rPr>
          <w:rFonts w:ascii="Times New Roman" w:hAnsi="Times New Roman" w:cs="Times New Roman"/>
          <w:sz w:val="24"/>
          <w:szCs w:val="24"/>
        </w:rPr>
        <w:t>found</w:t>
      </w:r>
      <w:r w:rsidR="00D03C1C">
        <w:rPr>
          <w:rFonts w:ascii="Times New Roman" w:hAnsi="Times New Roman" w:cs="Times New Roman"/>
          <w:sz w:val="24"/>
          <w:szCs w:val="24"/>
        </w:rPr>
        <w:t xml:space="preserve"> </w:t>
      </w:r>
      <w:r w:rsidR="00970490">
        <w:rPr>
          <w:rFonts w:ascii="Times New Roman" w:hAnsi="Times New Roman" w:cs="Times New Roman"/>
          <w:sz w:val="24"/>
          <w:szCs w:val="24"/>
        </w:rPr>
        <w:t xml:space="preserve">that </w:t>
      </w:r>
      <w:r w:rsidR="00955247">
        <w:rPr>
          <w:rFonts w:ascii="Times New Roman" w:hAnsi="Times New Roman" w:cs="Times New Roman"/>
          <w:sz w:val="24"/>
          <w:szCs w:val="24"/>
        </w:rPr>
        <w:t xml:space="preserve">the </w:t>
      </w:r>
      <w:r w:rsidR="00EC04DD">
        <w:rPr>
          <w:rFonts w:ascii="Times New Roman" w:hAnsi="Times New Roman" w:cs="Times New Roman"/>
          <w:sz w:val="24"/>
          <w:szCs w:val="24"/>
        </w:rPr>
        <w:t xml:space="preserve">peer review team and/or </w:t>
      </w:r>
      <w:r w:rsidR="00FF6C55">
        <w:rPr>
          <w:rFonts w:ascii="Times New Roman" w:hAnsi="Times New Roman" w:cs="Times New Roman"/>
          <w:sz w:val="24"/>
          <w:szCs w:val="24"/>
        </w:rPr>
        <w:t xml:space="preserve">AACSB committees </w:t>
      </w:r>
      <w:r w:rsidR="00FD13B6">
        <w:rPr>
          <w:rFonts w:ascii="Times New Roman" w:hAnsi="Times New Roman" w:cs="Times New Roman"/>
          <w:sz w:val="24"/>
          <w:szCs w:val="24"/>
        </w:rPr>
        <w:t>i</w:t>
      </w:r>
      <w:r w:rsidR="00F17C8E">
        <w:rPr>
          <w:rFonts w:ascii="Times New Roman" w:hAnsi="Times New Roman" w:cs="Times New Roman"/>
          <w:sz w:val="24"/>
          <w:szCs w:val="24"/>
        </w:rPr>
        <w:t xml:space="preserve">dentified </w:t>
      </w:r>
      <w:r w:rsidR="00AC3963">
        <w:rPr>
          <w:rFonts w:ascii="Times New Roman" w:hAnsi="Times New Roman" w:cs="Times New Roman"/>
          <w:sz w:val="24"/>
          <w:szCs w:val="24"/>
        </w:rPr>
        <w:t xml:space="preserve">a deficiency </w:t>
      </w:r>
      <w:r w:rsidR="002B6B41">
        <w:rPr>
          <w:rFonts w:ascii="Times New Roman" w:hAnsi="Times New Roman" w:cs="Times New Roman"/>
          <w:sz w:val="24"/>
          <w:szCs w:val="24"/>
        </w:rPr>
        <w:t xml:space="preserve">in </w:t>
      </w:r>
      <w:r w:rsidR="00B870A4">
        <w:rPr>
          <w:rFonts w:ascii="Times New Roman" w:hAnsi="Times New Roman" w:cs="Times New Roman"/>
          <w:sz w:val="24"/>
          <w:szCs w:val="24"/>
        </w:rPr>
        <w:t>alignment</w:t>
      </w:r>
      <w:r w:rsidR="002B6B41">
        <w:rPr>
          <w:rFonts w:ascii="Times New Roman" w:hAnsi="Times New Roman" w:cs="Times New Roman"/>
          <w:sz w:val="24"/>
          <w:szCs w:val="24"/>
        </w:rPr>
        <w:t xml:space="preserve"> with 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B870A4">
        <w:rPr>
          <w:rFonts w:ascii="Times New Roman" w:hAnsi="Times New Roman" w:cs="Times New Roman"/>
          <w:sz w:val="24"/>
          <w:szCs w:val="24"/>
        </w:rPr>
        <w:t xml:space="preserve"> standard</w:t>
      </w:r>
      <w:r w:rsidR="00D03C1C">
        <w:rPr>
          <w:rFonts w:ascii="Times New Roman" w:hAnsi="Times New Roman" w:cs="Times New Roman"/>
          <w:sz w:val="24"/>
          <w:szCs w:val="24"/>
        </w:rPr>
        <w:t>s</w:t>
      </w:r>
      <w:r w:rsidR="00B870A4">
        <w:rPr>
          <w:rFonts w:ascii="Times New Roman" w:hAnsi="Times New Roman" w:cs="Times New Roman"/>
          <w:sz w:val="24"/>
          <w:szCs w:val="24"/>
        </w:rPr>
        <w:t xml:space="preserve"> in </w:t>
      </w:r>
      <w:r w:rsidR="005B4619">
        <w:rPr>
          <w:rFonts w:ascii="Times New Roman" w:hAnsi="Times New Roman" w:cs="Times New Roman"/>
          <w:sz w:val="24"/>
          <w:szCs w:val="24"/>
        </w:rPr>
        <w:t xml:space="preserve">a disproportionate number of schools </w:t>
      </w:r>
      <w:r w:rsidR="00CD401E">
        <w:rPr>
          <w:rFonts w:ascii="Times New Roman" w:hAnsi="Times New Roman" w:cs="Times New Roman"/>
          <w:sz w:val="24"/>
          <w:szCs w:val="24"/>
        </w:rPr>
        <w:fldChar w:fldCharType="begin"/>
      </w:r>
      <w:r w:rsidR="00CD40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ACSB&lt;/Author&gt;&lt;Year&gt;2019&lt;/Year&gt;&lt;RecNum&gt;3898&lt;/RecNum&gt;&lt;DisplayText&gt;(AACSB, 2019)&lt;/DisplayText&gt;&lt;record&gt;&lt;rec-number&gt;3898&lt;/rec-number&gt;&lt;foreign-keys&gt;&lt;key app="EN" db-id="as9t2zrpp5vzsqea2wdvzedjd505evz5xfvr" timestamp="1611535331"&gt;3898&lt;/key&gt;&lt;/foreign-keys&gt;&lt;ref-type name="Report"&gt;27&lt;/ref-type&gt;&lt;contributors&gt;&lt;authors&gt;&lt;author&gt;AACSB&lt;/author&gt;&lt;/authors&gt;&lt;/contributors&gt;&lt;titles&gt;&lt;title&gt;Accreditation Standard 8 (2013 Business Standards): Curricula Management and Assurance of Learning: An interpretation.&lt;/title&gt;&lt;/titles&gt;&lt;dates&gt;&lt;year&gt;2019&lt;/year&gt;&lt;/dates&gt;&lt;publisher&gt;AACSB&lt;/publisher&gt;&lt;urls&gt;&lt;/urls&gt;&lt;/record&gt;&lt;/Cite&gt;&lt;/EndNote&gt;</w:instrText>
      </w:r>
      <w:r w:rsidR="00CD401E">
        <w:rPr>
          <w:rFonts w:ascii="Times New Roman" w:hAnsi="Times New Roman" w:cs="Times New Roman"/>
          <w:sz w:val="24"/>
          <w:szCs w:val="24"/>
        </w:rPr>
        <w:fldChar w:fldCharType="separate"/>
      </w:r>
      <w:r w:rsidR="00CD401E">
        <w:rPr>
          <w:rFonts w:ascii="Times New Roman" w:hAnsi="Times New Roman" w:cs="Times New Roman"/>
          <w:noProof/>
          <w:sz w:val="24"/>
          <w:szCs w:val="24"/>
        </w:rPr>
        <w:t>(AACSB, 2019)</w:t>
      </w:r>
      <w:r w:rsidR="00CD401E">
        <w:rPr>
          <w:rFonts w:ascii="Times New Roman" w:hAnsi="Times New Roman" w:cs="Times New Roman"/>
          <w:sz w:val="24"/>
          <w:szCs w:val="24"/>
        </w:rPr>
        <w:fldChar w:fldCharType="end"/>
      </w:r>
      <w:r w:rsidR="005B4619">
        <w:rPr>
          <w:rFonts w:ascii="Times New Roman" w:hAnsi="Times New Roman" w:cs="Times New Roman"/>
          <w:sz w:val="24"/>
          <w:szCs w:val="24"/>
        </w:rPr>
        <w:t xml:space="preserve">. </w:t>
      </w:r>
      <w:r w:rsidR="00211E12">
        <w:rPr>
          <w:rFonts w:ascii="Times New Roman" w:hAnsi="Times New Roman" w:cs="Times New Roman"/>
          <w:sz w:val="24"/>
          <w:szCs w:val="24"/>
        </w:rPr>
        <w:t xml:space="preserve">Curriculum </w:t>
      </w:r>
      <w:r w:rsidR="00211E12">
        <w:rPr>
          <w:rFonts w:ascii="Times New Roman" w:hAnsi="Times New Roman" w:cs="Times New Roman"/>
          <w:sz w:val="24"/>
          <w:szCs w:val="24"/>
        </w:rPr>
        <w:lastRenderedPageBreak/>
        <w:t xml:space="preserve">mapping </w:t>
      </w:r>
      <w:r w:rsidR="0044169A">
        <w:rPr>
          <w:rFonts w:ascii="Times New Roman" w:hAnsi="Times New Roman" w:cs="Times New Roman"/>
          <w:sz w:val="24"/>
          <w:szCs w:val="24"/>
        </w:rPr>
        <w:t>was</w:t>
      </w:r>
      <w:r w:rsidR="00211E12">
        <w:rPr>
          <w:rFonts w:ascii="Times New Roman" w:hAnsi="Times New Roman" w:cs="Times New Roman"/>
          <w:sz w:val="24"/>
          <w:szCs w:val="24"/>
        </w:rPr>
        <w:t xml:space="preserve"> frequently recommended to address this deficiency</w:t>
      </w:r>
      <w:r w:rsidR="0044169A">
        <w:rPr>
          <w:rFonts w:ascii="Times New Roman" w:hAnsi="Times New Roman" w:cs="Times New Roman"/>
          <w:sz w:val="24"/>
          <w:szCs w:val="24"/>
        </w:rPr>
        <w:t>.</w:t>
      </w:r>
      <w:r w:rsidR="00567878">
        <w:rPr>
          <w:rFonts w:ascii="Times New Roman" w:hAnsi="Times New Roman" w:cs="Times New Roman"/>
          <w:sz w:val="24"/>
          <w:szCs w:val="24"/>
        </w:rPr>
        <w:t xml:space="preserve"> As </w:t>
      </w:r>
      <w:r w:rsidR="0065049C">
        <w:rPr>
          <w:rFonts w:ascii="Times New Roman" w:hAnsi="Times New Roman" w:cs="Times New Roman"/>
          <w:sz w:val="24"/>
          <w:szCs w:val="24"/>
        </w:rPr>
        <w:t>a useful tool</w:t>
      </w:r>
      <w:r w:rsidR="00831B40">
        <w:rPr>
          <w:rFonts w:ascii="Times New Roman" w:hAnsi="Times New Roman" w:cs="Times New Roman"/>
          <w:sz w:val="24"/>
          <w:szCs w:val="24"/>
        </w:rPr>
        <w:t xml:space="preserve"> in ev</w:t>
      </w:r>
      <w:r w:rsidR="008C60F6">
        <w:rPr>
          <w:rFonts w:ascii="Times New Roman" w:hAnsi="Times New Roman" w:cs="Times New Roman"/>
          <w:sz w:val="24"/>
          <w:szCs w:val="24"/>
        </w:rPr>
        <w:t>a</w:t>
      </w:r>
      <w:r w:rsidR="00831B40">
        <w:rPr>
          <w:rFonts w:ascii="Times New Roman" w:hAnsi="Times New Roman" w:cs="Times New Roman"/>
          <w:sz w:val="24"/>
          <w:szCs w:val="24"/>
        </w:rPr>
        <w:t>luati</w:t>
      </w:r>
      <w:r w:rsidR="008C60F6">
        <w:rPr>
          <w:rFonts w:ascii="Times New Roman" w:hAnsi="Times New Roman" w:cs="Times New Roman"/>
          <w:sz w:val="24"/>
          <w:szCs w:val="24"/>
        </w:rPr>
        <w:t>n</w:t>
      </w:r>
      <w:r w:rsidR="00831B40">
        <w:rPr>
          <w:rFonts w:ascii="Times New Roman" w:hAnsi="Times New Roman" w:cs="Times New Roman"/>
          <w:sz w:val="24"/>
          <w:szCs w:val="24"/>
        </w:rPr>
        <w:t>g intended program learning outcomes</w:t>
      </w:r>
      <w:r w:rsidR="00CD4DDE">
        <w:rPr>
          <w:rFonts w:ascii="Times New Roman" w:hAnsi="Times New Roman" w:cs="Times New Roman"/>
          <w:sz w:val="24"/>
          <w:szCs w:val="24"/>
        </w:rPr>
        <w:t xml:space="preserve">, program design, </w:t>
      </w:r>
      <w:r w:rsidR="008C60F6">
        <w:rPr>
          <w:rFonts w:ascii="Times New Roman" w:hAnsi="Times New Roman" w:cs="Times New Roman"/>
          <w:sz w:val="24"/>
          <w:szCs w:val="24"/>
        </w:rPr>
        <w:t>assessment</w:t>
      </w:r>
      <w:r w:rsidR="00CD4DDE">
        <w:rPr>
          <w:rFonts w:ascii="Times New Roman" w:hAnsi="Times New Roman" w:cs="Times New Roman"/>
          <w:sz w:val="24"/>
          <w:szCs w:val="24"/>
        </w:rPr>
        <w:t xml:space="preserve"> design and </w:t>
      </w:r>
      <w:r w:rsidR="008C60F6">
        <w:rPr>
          <w:rFonts w:ascii="Times New Roman" w:hAnsi="Times New Roman" w:cs="Times New Roman"/>
          <w:sz w:val="24"/>
          <w:szCs w:val="24"/>
        </w:rPr>
        <w:t>implementation</w:t>
      </w:r>
      <w:r w:rsidR="00B14D17">
        <w:rPr>
          <w:rFonts w:ascii="Times New Roman" w:hAnsi="Times New Roman" w:cs="Times New Roman"/>
          <w:sz w:val="24"/>
          <w:szCs w:val="24"/>
        </w:rPr>
        <w:t xml:space="preserve"> </w:t>
      </w:r>
      <w:r w:rsidR="00CE226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x0cmk8L0F1dGhvcj48WWVhcj4yMDExPC9ZZWFyPjxS
ZWNOdW0+Mzg5NzwvUmVjTnVtPjxEaXNwbGF5VGV4dD4oVmVsdHJpLCBXZWJiLCBNYXR2ZWV2LCAm
YW1wOyBaYXBhdGVybywgMjAxMSk8L0Rpc3BsYXlUZXh0PjxyZWNvcmQ+PHJlYy1udW1iZXI+Mzg5
NzwvcmVjLW51bWJlcj48Zm9yZWlnbi1rZXlzPjxrZXkgYXBwPSJFTiIgZGItaWQ9ImFzOXQyenJw
cDV2enNxZWEyd2R2emVkamQ1MDVldno1eGZ2ciIgdGltZXN0YW1wPSIxNjExNTM1MDA2Ij4zODk3
PC9rZXk+PC9mb3JlaWduLWtleXM+PHJlZi10eXBlIG5hbWU9IkpvdXJuYWwgQXJ0aWNsZSI+MTc8
L3JlZi10eXBlPjxjb250cmlidXRvcnM+PGF1dGhvcnM+PGF1dGhvcj5WZWx0cmksIE5hdGFzaGEg
Ri48L2F1dGhvcj48YXV0aG9yPldlYmIsIEhhcm9sZCBXLjwvYXV0aG9yPjxhdXRob3I+TWF0dmVl
diwgQWxleGVpIEcuPC9hdXRob3I+PGF1dGhvcj5aYXBhdGVybywgRW5yaXF1ZSBHLjwvYXV0aG9y
PjwvYXV0aG9ycz48L2NvbnRyaWJ1dG9ycz48dGl0bGVzPjx0aXRsZT5DdXJyaWN1bHVtIE1hcHBp
bmcgYXMgYSBUb29sIGZvciBDb250aW51b3VzIEltcHJvdmVtZW50IG9mIElTIEN1cnJpY3VsdW08
L3RpdGxlPjxzZWNvbmRhcnktdGl0bGU+Sm91cm5hbCBvZiBJbmZvcm1hdGlvbiBTeXN0ZW1zIEVk
dWNhdGlvbjwvc2Vjb25kYXJ5LXRpdGxlPjwvdGl0bGVzPjxwZXJpb2RpY2FsPjxmdWxsLXRpdGxl
PkpvdXJuYWwgb2YgSW5mb3JtYXRpb24gU3lzdGVtcyBFZHVjYXRpb248L2Z1bGwtdGl0bGU+PC9w
ZXJpb2RpY2FsPjxwYWdlcz4zMS00MjwvcGFnZXM+PHZvbHVtZT4yMjwvdm9sdW1lPjxudW1iZXI+
MTwvbnVtYmVyPjxrZXl3b3Jkcz48a2V5d29yZD5FZHVjYXRpb24tLUNvbXB1dGVyIEFwcGxpY2F0
aW9uczwva2V5d29yZD48a2V5d29yZD5DdXJyaWN1bGE8L2tleXdvcmQ+PGtleXdvcmQ+RGVzaWdu
PC9rZXl3b3JkPjxrZXl3b3JkPkNvcmUgY3VycmljdWx1bTwva2V5d29yZD48a2V5d29yZD5TdHVk
aWVzPC9rZXl3b3JkPjxrZXl3b3JkPkN1cnJpY3VsdW0gZGV2ZWxvcG1lbnQ8L2tleXdvcmQ+PGtl
eXdvcmQ+U3R1ZGVudHM8L2tleXdvcmQ+PGtleXdvcmQ+TWFwczwva2V5d29yZD48a2V5d29yZD5B
Y2NyZWRpdGF0aW9uPC9rZXl3b3JkPjxrZXl3b3JkPkxlYXJuaW5nPC9rZXl3b3JkPjxrZXl3b3Jk
PlRlY2hub2xvZ2ljYWwgY2hhbmdlPC9rZXl3b3JkPjxrZXl3b3JkPkNvbXBhcmF0aXZlIGFuYWx5
c2lzPC9rZXl3b3JkPjxrZXl3b3JkPkluZm9ybWF0aW9uIHN5c3RlbXM8L2tleXdvcmQ+PGtleXdv
cmQ+NTQxMzY6R2VvcGh5c2ljYWwgU3VydmV5aW5nIGFuZCBNYXBwaW5nIFNlcnZpY2VzPC9rZXl3
b3JkPjxrZXl3b3JkPjU0MTM3OlN1cnZleWluZyBhbmQgTWFwcGluZyAoZXhjZXB0IEdlb3BoeXNp
Y2FsKSBTZXJ2aWNlczwva2V5d29yZD48L2tleXdvcmRzPjxkYXRlcz48eWVhcj4yMDExPC95ZWFy
PjxwdWItZGF0ZXM+PGRhdGU+U3ByaW5nJiN4RDtTcHJpbmcgMjAxMSYjeEQ7MjAyMC0xMS0xNzwv
ZGF0ZT48L3B1Yi1kYXRlcz48L2RhdGVzPjxwdWItbG9jYXRpb24+V2VzdCBMYWZheWV0dGU8L3B1
Yi1sb2NhdGlvbj48cHVibGlzaGVyPkVEU0lHPC9wdWJsaXNoZXI+PGlzYm4+MTA1NTMwOTY8L2lz
Ym4+PGFjY2Vzc2lvbi1udW0+ODY3ODQ1MTU2PC9hY2Nlc3Npb24tbnVtPjx1cmxzPjxyZWxhdGVk
LXVybHM+PHVybD5odHRwOi8vdXNjZ2EuaWRtLm9jbGMub3JnL2xvZ2luP3VybD1odHRwczovL3d3
dy5wcm9xdWVzdC5jb20vc2Nob2xhcmx5LWpvdXJuYWxzL2N1cnJpY3VsdW0tbWFwcGluZy1hcy10
b29sLWNvbnRpbnVvdXMtaW1wcm92ZW1lbnQvZG9jdmlldy84Njc4NDUxNTYvc2UtMj9hY2NvdW50
aWQ9MTAwMjk8L3VybD48dXJsPmh0dHA6Ly9FUzJBRzNFWTNMLnNlYXJjaC5zZXJpYWxzc29sdXRp
b25zLmNvbT9jdHhfdmVyPVozOS44OC0yMDA0JmFtcDtjdHhfZW5jPWluZm86b2ZpL2VuYzpVVEYt
OCZhbXA7cmZyX2lkPWluZm86c2lkL1Byb1ElM0FhYmlnbG9iYWwmYW1wO3JmdF92YWxfZm10PWlu
Zm86b2ZpL2ZtdDprZXY6bXR4OmpvdXJuYWwmYW1wO3JmdC5nZW5yZT1hcnRpY2xlJmFtcDtyZnQu
anRpdGxlPUpvdXJuYWwrb2YrSW5mb3JtYXRpb24rU3lzdGVtcytFZHVjYXRpb24mYW1wO3JmdC5h
dGl0bGU9Q3VycmljdWx1bStNYXBwaW5nK2FzK2ErVG9vbCtmb3IrQ29udGludW91cytJbXByb3Zl
bWVudCtvZitJUytDdXJyaWN1bHVtJmFtcDtyZnQuYXU9VmVsdHJpJTJDK05hdGFzaGErRiUzQldl
YmIlMkMrSGFyb2xkK1clM0JNYXR2ZWV2JTJDK0FsZXhlaStHJTNCWmFwYXRlcm8lMkMrRW5yaXF1
ZStHJmFtcDtyZnQuYXVsYXN0PVZlbHRyaSZhbXA7cmZ0LmF1Zmlyc3Q9TmF0YXNoYSZhbXA7cmZ0
LmRhdGU9MjAxMS0wNC0wMSZhbXA7cmZ0LnZvbHVtZT0yMiZhbXA7cmZ0Lmlzc3VlPTEmYW1wO3Jm
dC5zcGFnZT0zMSZhbXA7cmZ0LmlzYm49JmFtcDtyZnQuYnRpdGxlPSZhbXA7cmZ0LnRpdGxlPUpv
dXJuYWwrb2YrSW5mb3JtYXRpb24rU3lzdGVtcytFZHVjYXRpb24mYW1wO3JmdC5pc3NuPTEwNTUz
MDk2JmFtcDtyZnRfaWQ9aW5mbzpkb2kvPC91cmw+PC9yZWxhdGVkLXVybHM+PC91cmxzPjxyZW1v
dGUtZGF0YWJhc2UtbmFtZT5BQkkvSU5GT1JNIENvbGxlY3Rpb248L3JlbW90ZS1kYXRhYmFzZS1u
YW1lPjxsYW5ndWFnZT5FbmdsaXNoPC9sYW5ndWFnZT48L3JlY29yZD48L0NpdGU+PC9FbmROb3Rl
PgB=
</w:fldData>
        </w:fldChar>
      </w:r>
      <w:r w:rsidR="00CE226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E226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x0cmk8L0F1dGhvcj48WWVhcj4yMDExPC9ZZWFyPjxS
ZWNOdW0+Mzg5NzwvUmVjTnVtPjxEaXNwbGF5VGV4dD4oVmVsdHJpLCBXZWJiLCBNYXR2ZWV2LCAm
YW1wOyBaYXBhdGVybywgMjAxMSk8L0Rpc3BsYXlUZXh0PjxyZWNvcmQ+PHJlYy1udW1iZXI+Mzg5
NzwvcmVjLW51bWJlcj48Zm9yZWlnbi1rZXlzPjxrZXkgYXBwPSJFTiIgZGItaWQ9ImFzOXQyenJw
cDV2enNxZWEyd2R2emVkamQ1MDVldno1eGZ2ciIgdGltZXN0YW1wPSIxNjExNTM1MDA2Ij4zODk3
PC9rZXk+PC9mb3JlaWduLWtleXM+PHJlZi10eXBlIG5hbWU9IkpvdXJuYWwgQXJ0aWNsZSI+MTc8
L3JlZi10eXBlPjxjb250cmlidXRvcnM+PGF1dGhvcnM+PGF1dGhvcj5WZWx0cmksIE5hdGFzaGEg
Ri48L2F1dGhvcj48YXV0aG9yPldlYmIsIEhhcm9sZCBXLjwvYXV0aG9yPjxhdXRob3I+TWF0dmVl
diwgQWxleGVpIEcuPC9hdXRob3I+PGF1dGhvcj5aYXBhdGVybywgRW5yaXF1ZSBHLjwvYXV0aG9y
PjwvYXV0aG9ycz48L2NvbnRyaWJ1dG9ycz48dGl0bGVzPjx0aXRsZT5DdXJyaWN1bHVtIE1hcHBp
bmcgYXMgYSBUb29sIGZvciBDb250aW51b3VzIEltcHJvdmVtZW50IG9mIElTIEN1cnJpY3VsdW08
L3RpdGxlPjxzZWNvbmRhcnktdGl0bGU+Sm91cm5hbCBvZiBJbmZvcm1hdGlvbiBTeXN0ZW1zIEVk
dWNhdGlvbjwvc2Vjb25kYXJ5LXRpdGxlPjwvdGl0bGVzPjxwZXJpb2RpY2FsPjxmdWxsLXRpdGxl
PkpvdXJuYWwgb2YgSW5mb3JtYXRpb24gU3lzdGVtcyBFZHVjYXRpb248L2Z1bGwtdGl0bGU+PC9w
ZXJpb2RpY2FsPjxwYWdlcz4zMS00MjwvcGFnZXM+PHZvbHVtZT4yMjwvdm9sdW1lPjxudW1iZXI+
MTwvbnVtYmVyPjxrZXl3b3Jkcz48a2V5d29yZD5FZHVjYXRpb24tLUNvbXB1dGVyIEFwcGxpY2F0
aW9uczwva2V5d29yZD48a2V5d29yZD5DdXJyaWN1bGE8L2tleXdvcmQ+PGtleXdvcmQ+RGVzaWdu
PC9rZXl3b3JkPjxrZXl3b3JkPkNvcmUgY3VycmljdWx1bTwva2V5d29yZD48a2V5d29yZD5TdHVk
aWVzPC9rZXl3b3JkPjxrZXl3b3JkPkN1cnJpY3VsdW0gZGV2ZWxvcG1lbnQ8L2tleXdvcmQ+PGtl
eXdvcmQ+U3R1ZGVudHM8L2tleXdvcmQ+PGtleXdvcmQ+TWFwczwva2V5d29yZD48a2V5d29yZD5B
Y2NyZWRpdGF0aW9uPC9rZXl3b3JkPjxrZXl3b3JkPkxlYXJuaW5nPC9rZXl3b3JkPjxrZXl3b3Jk
PlRlY2hub2xvZ2ljYWwgY2hhbmdlPC9rZXl3b3JkPjxrZXl3b3JkPkNvbXBhcmF0aXZlIGFuYWx5
c2lzPC9rZXl3b3JkPjxrZXl3b3JkPkluZm9ybWF0aW9uIHN5c3RlbXM8L2tleXdvcmQ+PGtleXdv
cmQ+NTQxMzY6R2VvcGh5c2ljYWwgU3VydmV5aW5nIGFuZCBNYXBwaW5nIFNlcnZpY2VzPC9rZXl3
b3JkPjxrZXl3b3JkPjU0MTM3OlN1cnZleWluZyBhbmQgTWFwcGluZyAoZXhjZXB0IEdlb3BoeXNp
Y2FsKSBTZXJ2aWNlczwva2V5d29yZD48L2tleXdvcmRzPjxkYXRlcz48eWVhcj4yMDExPC95ZWFy
PjxwdWItZGF0ZXM+PGRhdGU+U3ByaW5nJiN4RDtTcHJpbmcgMjAxMSYjeEQ7MjAyMC0xMS0xNzwv
ZGF0ZT48L3B1Yi1kYXRlcz48L2RhdGVzPjxwdWItbG9jYXRpb24+V2VzdCBMYWZheWV0dGU8L3B1
Yi1sb2NhdGlvbj48cHVibGlzaGVyPkVEU0lHPC9wdWJsaXNoZXI+PGlzYm4+MTA1NTMwOTY8L2lz
Ym4+PGFjY2Vzc2lvbi1udW0+ODY3ODQ1MTU2PC9hY2Nlc3Npb24tbnVtPjx1cmxzPjxyZWxhdGVk
LXVybHM+PHVybD5odHRwOi8vdXNjZ2EuaWRtLm9jbGMub3JnL2xvZ2luP3VybD1odHRwczovL3d3
dy5wcm9xdWVzdC5jb20vc2Nob2xhcmx5LWpvdXJuYWxzL2N1cnJpY3VsdW0tbWFwcGluZy1hcy10
b29sLWNvbnRpbnVvdXMtaW1wcm92ZW1lbnQvZG9jdmlldy84Njc4NDUxNTYvc2UtMj9hY2NvdW50
aWQ9MTAwMjk8L3VybD48dXJsPmh0dHA6Ly9FUzJBRzNFWTNMLnNlYXJjaC5zZXJpYWxzc29sdXRp
b25zLmNvbT9jdHhfdmVyPVozOS44OC0yMDA0JmFtcDtjdHhfZW5jPWluZm86b2ZpL2VuYzpVVEYt
OCZhbXA7cmZyX2lkPWluZm86c2lkL1Byb1ElM0FhYmlnbG9iYWwmYW1wO3JmdF92YWxfZm10PWlu
Zm86b2ZpL2ZtdDprZXY6bXR4OmpvdXJuYWwmYW1wO3JmdC5nZW5yZT1hcnRpY2xlJmFtcDtyZnQu
anRpdGxlPUpvdXJuYWwrb2YrSW5mb3JtYXRpb24rU3lzdGVtcytFZHVjYXRpb24mYW1wO3JmdC5h
dGl0bGU9Q3VycmljdWx1bStNYXBwaW5nK2FzK2ErVG9vbCtmb3IrQ29udGludW91cytJbXByb3Zl
bWVudCtvZitJUytDdXJyaWN1bHVtJmFtcDtyZnQuYXU9VmVsdHJpJTJDK05hdGFzaGErRiUzQldl
YmIlMkMrSGFyb2xkK1clM0JNYXR2ZWV2JTJDK0FsZXhlaStHJTNCWmFwYXRlcm8lMkMrRW5yaXF1
ZStHJmFtcDtyZnQuYXVsYXN0PVZlbHRyaSZhbXA7cmZ0LmF1Zmlyc3Q9TmF0YXNoYSZhbXA7cmZ0
LmRhdGU9MjAxMS0wNC0wMSZhbXA7cmZ0LnZvbHVtZT0yMiZhbXA7cmZ0Lmlzc3VlPTEmYW1wO3Jm
dC5zcGFnZT0zMSZhbXA7cmZ0LmlzYm49JmFtcDtyZnQuYnRpdGxlPSZhbXA7cmZ0LnRpdGxlPUpv
dXJuYWwrb2YrSW5mb3JtYXRpb24rU3lzdGVtcytFZHVjYXRpb24mYW1wO3JmdC5pc3NuPTEwNTUz
MDk2JmFtcDtyZnRfaWQ9aW5mbzpkb2kvPC91cmw+PC9yZWxhdGVkLXVybHM+PC91cmxzPjxyZW1v
dGUtZGF0YWJhc2UtbmFtZT5BQkkvSU5GT1JNIENvbGxlY3Rpb248L3JlbW90ZS1kYXRhYmFzZS1u
YW1lPjxsYW5ndWFnZT5FbmdsaXNoPC9sYW5ndWFnZT48L3JlY29yZD48L0NpdGU+PC9FbmROb3Rl
PgB=
</w:fldData>
        </w:fldChar>
      </w:r>
      <w:r w:rsidR="00CE226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E226E">
        <w:rPr>
          <w:rFonts w:ascii="Times New Roman" w:hAnsi="Times New Roman" w:cs="Times New Roman"/>
          <w:sz w:val="24"/>
          <w:szCs w:val="24"/>
        </w:rPr>
      </w:r>
      <w:r w:rsidR="00CE226E">
        <w:rPr>
          <w:rFonts w:ascii="Times New Roman" w:hAnsi="Times New Roman" w:cs="Times New Roman"/>
          <w:sz w:val="24"/>
          <w:szCs w:val="24"/>
        </w:rPr>
        <w:fldChar w:fldCharType="end"/>
      </w:r>
      <w:r w:rsidR="00CE226E">
        <w:rPr>
          <w:rFonts w:ascii="Times New Roman" w:hAnsi="Times New Roman" w:cs="Times New Roman"/>
          <w:sz w:val="24"/>
          <w:szCs w:val="24"/>
        </w:rPr>
      </w:r>
      <w:r w:rsidR="00CE226E">
        <w:rPr>
          <w:rFonts w:ascii="Times New Roman" w:hAnsi="Times New Roman" w:cs="Times New Roman"/>
          <w:sz w:val="24"/>
          <w:szCs w:val="24"/>
        </w:rPr>
        <w:fldChar w:fldCharType="separate"/>
      </w:r>
      <w:r w:rsidR="00CE226E">
        <w:rPr>
          <w:rFonts w:ascii="Times New Roman" w:hAnsi="Times New Roman" w:cs="Times New Roman"/>
          <w:noProof/>
          <w:sz w:val="24"/>
          <w:szCs w:val="24"/>
        </w:rPr>
        <w:t>(Veltri, Webb, Matveev, &amp; Zapatero, 2011)</w:t>
      </w:r>
      <w:r w:rsidR="00CE226E">
        <w:rPr>
          <w:rFonts w:ascii="Times New Roman" w:hAnsi="Times New Roman" w:cs="Times New Roman"/>
          <w:sz w:val="24"/>
          <w:szCs w:val="24"/>
        </w:rPr>
        <w:fldChar w:fldCharType="end"/>
      </w:r>
      <w:r w:rsidR="00567878">
        <w:rPr>
          <w:rFonts w:ascii="Times New Roman" w:hAnsi="Times New Roman" w:cs="Times New Roman"/>
          <w:sz w:val="24"/>
          <w:szCs w:val="24"/>
        </w:rPr>
        <w:t>,</w:t>
      </w:r>
      <w:r w:rsidR="001C765B" w:rsidRPr="00A33134">
        <w:rPr>
          <w:rFonts w:ascii="Times New Roman" w:hAnsi="Times New Roman" w:cs="Times New Roman"/>
          <w:sz w:val="24"/>
          <w:szCs w:val="24"/>
        </w:rPr>
        <w:t xml:space="preserve"> curriculum map</w:t>
      </w:r>
      <w:r w:rsidR="001C765B">
        <w:rPr>
          <w:rFonts w:ascii="Times New Roman" w:hAnsi="Times New Roman" w:cs="Times New Roman"/>
          <w:sz w:val="24"/>
          <w:szCs w:val="24"/>
        </w:rPr>
        <w:t>ping</w:t>
      </w:r>
      <w:r w:rsidR="0043529A">
        <w:rPr>
          <w:rFonts w:ascii="Times New Roman" w:hAnsi="Times New Roman" w:cs="Times New Roman"/>
          <w:sz w:val="24"/>
          <w:szCs w:val="24"/>
        </w:rPr>
        <w:t xml:space="preserve"> </w:t>
      </w:r>
      <w:r w:rsidR="00A65D48">
        <w:rPr>
          <w:rFonts w:ascii="Times New Roman" w:hAnsi="Times New Roman" w:cs="Times New Roman"/>
          <w:sz w:val="24"/>
          <w:szCs w:val="24"/>
        </w:rPr>
        <w:t>uses a matrix approach to</w:t>
      </w:r>
      <w:r w:rsidR="001C765B" w:rsidRPr="00A33134">
        <w:rPr>
          <w:rFonts w:ascii="Times New Roman" w:hAnsi="Times New Roman" w:cs="Times New Roman"/>
          <w:sz w:val="24"/>
          <w:szCs w:val="24"/>
        </w:rPr>
        <w:t xml:space="preserve"> document</w:t>
      </w:r>
      <w:r w:rsidR="00A65D48">
        <w:rPr>
          <w:rFonts w:ascii="Times New Roman" w:hAnsi="Times New Roman" w:cs="Times New Roman"/>
          <w:sz w:val="24"/>
          <w:szCs w:val="24"/>
        </w:rPr>
        <w:t>ing</w:t>
      </w:r>
      <w:r w:rsidR="001C765B" w:rsidRPr="00A33134">
        <w:rPr>
          <w:rFonts w:ascii="Times New Roman" w:hAnsi="Times New Roman" w:cs="Times New Roman"/>
          <w:sz w:val="24"/>
          <w:szCs w:val="24"/>
        </w:rPr>
        <w:t xml:space="preserve"> the coverage of learning outcomes/goals in program curricula</w:t>
      </w:r>
      <w:r w:rsidR="001C765B">
        <w:rPr>
          <w:rFonts w:ascii="Times New Roman" w:hAnsi="Times New Roman" w:cs="Times New Roman"/>
          <w:sz w:val="24"/>
          <w:szCs w:val="24"/>
        </w:rPr>
        <w:t>,</w:t>
      </w:r>
      <w:r w:rsidR="006C6D27">
        <w:rPr>
          <w:rFonts w:ascii="Times New Roman" w:hAnsi="Times New Roman" w:cs="Times New Roman"/>
          <w:sz w:val="24"/>
          <w:szCs w:val="24"/>
        </w:rPr>
        <w:t xml:space="preserve"> </w:t>
      </w:r>
      <w:r w:rsidR="001C765B">
        <w:rPr>
          <w:rFonts w:ascii="Times New Roman" w:hAnsi="Times New Roman" w:cs="Times New Roman"/>
          <w:sz w:val="24"/>
          <w:szCs w:val="24"/>
        </w:rPr>
        <w:t>whereby the instructors indicate the linkages between courses and shared program learning outcomes</w:t>
      </w:r>
      <w:r w:rsidR="008100F8">
        <w:rPr>
          <w:rFonts w:ascii="Times New Roman" w:hAnsi="Times New Roman" w:cs="Times New Roman"/>
          <w:sz w:val="24"/>
          <w:szCs w:val="24"/>
        </w:rPr>
        <w:t xml:space="preserve"> </w:t>
      </w:r>
      <w:r w:rsidR="008100F8">
        <w:rPr>
          <w:rFonts w:ascii="Times New Roman" w:hAnsi="Times New Roman" w:cs="Times New Roman"/>
          <w:sz w:val="24"/>
          <w:szCs w:val="24"/>
        </w:rPr>
        <w:fldChar w:fldCharType="begin"/>
      </w:r>
      <w:r w:rsidR="008100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msion&lt;/Author&gt;&lt;Year&gt;2004&lt;/Year&gt;&lt;RecNum&gt;3899&lt;/RecNum&gt;&lt;DisplayText&gt;(Sumsion &amp;amp; Goodfellow, 2004)&lt;/DisplayText&gt;&lt;record&gt;&lt;rec-number&gt;3899&lt;/rec-number&gt;&lt;foreign-keys&gt;&lt;key app="EN" db-id="as9t2zrpp5vzsqea2wdvzedjd505evz5xfvr" timestamp="1611535558"&gt;3899&lt;/key&gt;&lt;/foreign-keys&gt;&lt;ref-type name="Journal Article"&gt;17&lt;/ref-type&gt;&lt;contributors&gt;&lt;authors&gt;&lt;author&gt;Sumsion, J.&lt;/author&gt;&lt;author&gt;Goodfellow, J.&lt;/author&gt;&lt;/authors&gt;&lt;/contributors&gt;&lt;titles&gt;&lt;title&gt;Identifying generic skills through curriculum mapping : a critical evaluation&lt;/title&gt;&lt;secondary-title&gt;Higher Education Research &amp;amp; Development&lt;/secondary-title&gt;&lt;/titles&gt;&lt;periodical&gt;&lt;full-title&gt;Higher Education Research &amp;amp; Development&lt;/full-title&gt;&lt;/periodical&gt;&lt;pages&gt;329-346&lt;/pages&gt;&lt;volume&gt;23&lt;/volume&gt;&lt;number&gt;3&lt;/number&gt;&lt;dates&gt;&lt;year&gt;2004&lt;/year&gt;&lt;/dates&gt;&lt;urls&gt;&lt;/urls&gt;&lt;/record&gt;&lt;/Cite&gt;&lt;/EndNote&gt;</w:instrText>
      </w:r>
      <w:r w:rsidR="008100F8">
        <w:rPr>
          <w:rFonts w:ascii="Times New Roman" w:hAnsi="Times New Roman" w:cs="Times New Roman"/>
          <w:sz w:val="24"/>
          <w:szCs w:val="24"/>
        </w:rPr>
        <w:fldChar w:fldCharType="separate"/>
      </w:r>
      <w:r w:rsidR="008100F8">
        <w:rPr>
          <w:rFonts w:ascii="Times New Roman" w:hAnsi="Times New Roman" w:cs="Times New Roman"/>
          <w:noProof/>
          <w:sz w:val="24"/>
          <w:szCs w:val="24"/>
        </w:rPr>
        <w:t>(Sumsion &amp; Goodfellow, 2004)</w:t>
      </w:r>
      <w:r w:rsidR="008100F8">
        <w:rPr>
          <w:rFonts w:ascii="Times New Roman" w:hAnsi="Times New Roman" w:cs="Times New Roman"/>
          <w:sz w:val="24"/>
          <w:szCs w:val="24"/>
        </w:rPr>
        <w:fldChar w:fldCharType="end"/>
      </w:r>
      <w:r w:rsidR="001C765B" w:rsidRPr="00A33134">
        <w:rPr>
          <w:rFonts w:ascii="Times New Roman" w:hAnsi="Times New Roman" w:cs="Times New Roman"/>
          <w:sz w:val="24"/>
          <w:szCs w:val="24"/>
        </w:rPr>
        <w:t>.</w:t>
      </w:r>
      <w:r w:rsidR="001C765B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D11DA5">
        <w:rPr>
          <w:rFonts w:ascii="Times New Roman" w:hAnsi="Times New Roman" w:cs="Times New Roman"/>
          <w:sz w:val="24"/>
          <w:szCs w:val="24"/>
        </w:rPr>
        <w:t xml:space="preserve">Curriculum mapping </w:t>
      </w:r>
      <w:r w:rsidR="00D03C1C">
        <w:rPr>
          <w:rFonts w:ascii="Times New Roman" w:hAnsi="Times New Roman" w:cs="Times New Roman"/>
          <w:sz w:val="24"/>
          <w:szCs w:val="24"/>
        </w:rPr>
        <w:t xml:space="preserve">is </w:t>
      </w:r>
      <w:r w:rsidR="00D11DA5">
        <w:rPr>
          <w:rFonts w:ascii="Times New Roman" w:hAnsi="Times New Roman" w:cs="Times New Roman"/>
          <w:sz w:val="24"/>
          <w:szCs w:val="24"/>
        </w:rPr>
        <w:t xml:space="preserve">built upon course mapping, which </w:t>
      </w:r>
      <w:r w:rsidR="001C765B" w:rsidRPr="00621803">
        <w:rPr>
          <w:rFonts w:ascii="Times New Roman" w:hAnsi="Times New Roman" w:cs="Times New Roman"/>
          <w:sz w:val="24"/>
          <w:szCs w:val="24"/>
        </w:rPr>
        <w:t xml:space="preserve">documents the coverage of learning outcomes/goals in </w:t>
      </w:r>
      <w:r w:rsidR="00D03C1C">
        <w:rPr>
          <w:rFonts w:ascii="Times New Roman" w:hAnsi="Times New Roman" w:cs="Times New Roman"/>
          <w:sz w:val="24"/>
          <w:szCs w:val="24"/>
        </w:rPr>
        <w:t>individual courses</w:t>
      </w:r>
      <w:r w:rsidR="001C765B" w:rsidRPr="00621803">
        <w:rPr>
          <w:rFonts w:ascii="Times New Roman" w:hAnsi="Times New Roman" w:cs="Times New Roman"/>
          <w:sz w:val="24"/>
          <w:szCs w:val="24"/>
        </w:rPr>
        <w:t xml:space="preserve">. </w:t>
      </w:r>
      <w:r w:rsidR="00D770D6">
        <w:rPr>
          <w:rFonts w:ascii="Times New Roman" w:hAnsi="Times New Roman" w:cs="Times New Roman"/>
          <w:sz w:val="24"/>
          <w:szCs w:val="24"/>
        </w:rPr>
        <w:t xml:space="preserve">Despite the existence of strong theoretical frameworks derived from </w:t>
      </w:r>
      <w:r w:rsidR="00D03C1C">
        <w:rPr>
          <w:rFonts w:ascii="Times New Roman" w:hAnsi="Times New Roman" w:cs="Times New Roman"/>
          <w:sz w:val="24"/>
          <w:szCs w:val="24"/>
        </w:rPr>
        <w:t xml:space="preserve">research on </w:t>
      </w:r>
      <w:r w:rsidR="00D770D6">
        <w:rPr>
          <w:rFonts w:ascii="Times New Roman" w:hAnsi="Times New Roman" w:cs="Times New Roman"/>
          <w:sz w:val="24"/>
          <w:szCs w:val="24"/>
        </w:rPr>
        <w:t xml:space="preserve">education and learning </w:t>
      </w:r>
      <w:r w:rsidR="008100F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G9vbTwvQXV0aG9yPjxZZWFyPjE5NTY8L1llYXI+PFJl
Y051bT4yMzMzPC9SZWNOdW0+PERpc3BsYXlUZXh0PihCbG9vbSwgMTk1NjsgVmVsdHJpIGV0IGFs
LiwgMjAxMSk8L0Rpc3BsYXlUZXh0PjxyZWNvcmQ+PHJlYy1udW1iZXI+MjMzMzwvcmVjLW51bWJl
cj48Zm9yZWlnbi1rZXlzPjxrZXkgYXBwPSJFTiIgZGItaWQ9ImFzOXQyenJwcDV2enNxZWEyd2R2
emVkamQ1MDVldno1eGZ2ciIgdGltZXN0YW1wPSIwIj4yMzMzPC9rZXk+PC9mb3JlaWduLWtleXM+
PHJlZi10eXBlIG5hbWU9IkJvb2siPjY8L3JlZi10eXBlPjxjb250cmlidXRvcnM+PGF1dGhvcnM+
PGF1dGhvcj5CbG9vbSwgQi48L2F1dGhvcj48L2F1dGhvcnM+PC9jb250cmlidXRvcnM+PHRpdGxl
cz48dGl0bGU+VGF4b25vbXkgb2YgRWR1Y2F0aW9uYWwgT2JqZWN0aXZlczogVGhlIENsYXNzaWZp
Y2F0aW9uIG9mIEVkdWNhdGlvbmFsIEdvYWxzPC90aXRsZT48L3RpdGxlcz48ZGF0ZXM+PHllYXI+
MTk1NjwveWVhcj48L2RhdGVzPjxwdWItbG9jYXRpb24+TmV3IFlvcmssIE4uWS48L3B1Yi1sb2Nh
dGlvbj48cHVibGlzaGVyPkQuIE1jS2F5IENvLjwvcHVibGlzaGVyPjx1cmxzPjwvdXJscz48L3Jl
Y29yZD48L0NpdGU+PENpdGU+PEF1dGhvcj5WZWx0cmk8L0F1dGhvcj48WWVhcj4yMDExPC9ZZWFy
PjxSZWNOdW0+Mzg5NzwvUmVjTnVtPjxyZWNvcmQ+PHJlYy1udW1iZXI+Mzg5NzwvcmVjLW51bWJl
cj48Zm9yZWlnbi1rZXlzPjxrZXkgYXBwPSJFTiIgZGItaWQ9ImFzOXQyenJwcDV2enNxZWEyd2R2
emVkamQ1MDVldno1eGZ2ciIgdGltZXN0YW1wPSIxNjExNTM1MDA2Ij4zODk3PC9rZXk+PC9mb3Jl
aWduLWtleXM+PHJlZi10eXBlIG5hbWU9IkpvdXJuYWwgQXJ0aWNsZSI+MTc8L3JlZi10eXBlPjxj
b250cmlidXRvcnM+PGF1dGhvcnM+PGF1dGhvcj5WZWx0cmksIE5hdGFzaGEgRi48L2F1dGhvcj48
YXV0aG9yPldlYmIsIEhhcm9sZCBXLjwvYXV0aG9yPjxhdXRob3I+TWF0dmVldiwgQWxleGVpIEcu
PC9hdXRob3I+PGF1dGhvcj5aYXBhdGVybywgRW5yaXF1ZSBHLjwvYXV0aG9yPjwvYXV0aG9ycz48
L2NvbnRyaWJ1dG9ycz48dGl0bGVzPjx0aXRsZT5DdXJyaWN1bHVtIE1hcHBpbmcgYXMgYSBUb29s
IGZvciBDb250aW51b3VzIEltcHJvdmVtZW50IG9mIElTIEN1cnJpY3VsdW08L3RpdGxlPjxzZWNv
bmRhcnktdGl0bGU+Sm91cm5hbCBvZiBJbmZvcm1hdGlvbiBTeXN0ZW1zIEVkdWNhdGlvbjwvc2Vj
b25kYXJ5LXRpdGxlPjwvdGl0bGVzPjxwZXJpb2RpY2FsPjxmdWxsLXRpdGxlPkpvdXJuYWwgb2Yg
SW5mb3JtYXRpb24gU3lzdGVtcyBFZHVjYXRpb248L2Z1bGwtdGl0bGU+PC9wZXJpb2RpY2FsPjxw
YWdlcz4zMS00MjwvcGFnZXM+PHZvbHVtZT4yMjwvdm9sdW1lPjxudW1iZXI+MTwvbnVtYmVyPjxr
ZXl3b3Jkcz48a2V5d29yZD5FZHVjYXRpb24tLUNvbXB1dGVyIEFwcGxpY2F0aW9uczwva2V5d29y
ZD48a2V5d29yZD5DdXJyaWN1bGE8L2tleXdvcmQ+PGtleXdvcmQ+RGVzaWduPC9rZXl3b3JkPjxr
ZXl3b3JkPkNvcmUgY3VycmljdWx1bTwva2V5d29yZD48a2V5d29yZD5TdHVkaWVzPC9rZXl3b3Jk
PjxrZXl3b3JkPkN1cnJpY3VsdW0gZGV2ZWxvcG1lbnQ8L2tleXdvcmQ+PGtleXdvcmQ+U3R1ZGVu
dHM8L2tleXdvcmQ+PGtleXdvcmQ+TWFwczwva2V5d29yZD48a2V5d29yZD5BY2NyZWRpdGF0aW9u
PC9rZXl3b3JkPjxrZXl3b3JkPkxlYXJuaW5nPC9rZXl3b3JkPjxrZXl3b3JkPlRlY2hub2xvZ2lj
YWwgY2hhbmdlPC9rZXl3b3JkPjxrZXl3b3JkPkNvbXBhcmF0aXZlIGFuYWx5c2lzPC9rZXl3b3Jk
PjxrZXl3b3JkPkluZm9ybWF0aW9uIHN5c3RlbXM8L2tleXdvcmQ+PGtleXdvcmQ+NTQxMzY6R2Vv
cGh5c2ljYWwgU3VydmV5aW5nIGFuZCBNYXBwaW5nIFNlcnZpY2VzPC9rZXl3b3JkPjxrZXl3b3Jk
PjU0MTM3OlN1cnZleWluZyBhbmQgTWFwcGluZyAoZXhjZXB0IEdlb3BoeXNpY2FsKSBTZXJ2aWNl
czwva2V5d29yZD48L2tleXdvcmRzPjxkYXRlcz48eWVhcj4yMDExPC95ZWFyPjxwdWItZGF0ZXM+
PGRhdGU+U3ByaW5nJiN4RDtTcHJpbmcgMjAxMSYjeEQ7MjAyMC0xMS0xNzwvZGF0ZT48L3B1Yi1k
YXRlcz48L2RhdGVzPjxwdWItbG9jYXRpb24+V2VzdCBMYWZheWV0dGU8L3B1Yi1sb2NhdGlvbj48
cHVibGlzaGVyPkVEU0lHPC9wdWJsaXNoZXI+PGlzYm4+MTA1NTMwOTY8L2lzYm4+PGFjY2Vzc2lv
bi1udW0+ODY3ODQ1MTU2PC9hY2Nlc3Npb24tbnVtPjx1cmxzPjxyZWxhdGVkLXVybHM+PHVybD5o
dHRwOi8vdXNjZ2EuaWRtLm9jbGMub3JnL2xvZ2luP3VybD1odHRwczovL3d3dy5wcm9xdWVzdC5j
b20vc2Nob2xhcmx5LWpvdXJuYWxzL2N1cnJpY3VsdW0tbWFwcGluZy1hcy10b29sLWNvbnRpbnVv
dXMtaW1wcm92ZW1lbnQvZG9jdmlldy84Njc4NDUxNTYvc2UtMj9hY2NvdW50aWQ9MTAwMjk8L3Vy
bD48dXJsPmh0dHA6Ly9FUzJBRzNFWTNMLnNlYXJjaC5zZXJpYWxzc29sdXRpb25zLmNvbT9jdHhf
dmVyPVozOS44OC0yMDA0JmFtcDtjdHhfZW5jPWluZm86b2ZpL2VuYzpVVEYtOCZhbXA7cmZyX2lk
PWluZm86c2lkL1Byb1ElM0FhYmlnbG9iYWwmYW1wO3JmdF92YWxfZm10PWluZm86b2ZpL2ZtdDpr
ZXY6bXR4OmpvdXJuYWwmYW1wO3JmdC5nZW5yZT1hcnRpY2xlJmFtcDtyZnQuanRpdGxlPUpvdXJu
YWwrb2YrSW5mb3JtYXRpb24rU3lzdGVtcytFZHVjYXRpb24mYW1wO3JmdC5hdGl0bGU9Q3Vycmlj
dWx1bStNYXBwaW5nK2FzK2ErVG9vbCtmb3IrQ29udGludW91cytJbXByb3ZlbWVudCtvZitJUytD
dXJyaWN1bHVtJmFtcDtyZnQuYXU9VmVsdHJpJTJDK05hdGFzaGErRiUzQldlYmIlMkMrSGFyb2xk
K1clM0JNYXR2ZWV2JTJDK0FsZXhlaStHJTNCWmFwYXRlcm8lMkMrRW5yaXF1ZStHJmFtcDtyZnQu
YXVsYXN0PVZlbHRyaSZhbXA7cmZ0LmF1Zmlyc3Q9TmF0YXNoYSZhbXA7cmZ0LmRhdGU9MjAxMS0w
NC0wMSZhbXA7cmZ0LnZvbHVtZT0yMiZhbXA7cmZ0Lmlzc3VlPTEmYW1wO3JmdC5zcGFnZT0zMSZh
bXA7cmZ0LmlzYm49JmFtcDtyZnQuYnRpdGxlPSZhbXA7cmZ0LnRpdGxlPUpvdXJuYWwrb2YrSW5m
b3JtYXRpb24rU3lzdGVtcytFZHVjYXRpb24mYW1wO3JmdC5pc3NuPTEwNTUzMDk2JmFtcDtyZnRf
aWQ9aW5mbzpkb2kvPC91cmw+PC9yZWxhdGVkLXVybHM+PC91cmxzPjxyZW1vdGUtZGF0YWJhc2Ut
bmFtZT5BQkkvSU5GT1JNIENvbGxlY3Rpb248L3JlbW90ZS1kYXRhYmFzZS1uYW1lPjxsYW5ndWFn
ZT5FbmdsaXNoPC9sYW5ndWFnZT48L3JlY29yZD48L0NpdGU+PC9FbmROb3RlPgB=
</w:fldData>
        </w:fldChar>
      </w:r>
      <w:r w:rsidR="008100F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00F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G9vbTwvQXV0aG9yPjxZZWFyPjE5NTY8L1llYXI+PFJl
Y051bT4yMzMzPC9SZWNOdW0+PERpc3BsYXlUZXh0PihCbG9vbSwgMTk1NjsgVmVsdHJpIGV0IGFs
LiwgMjAxMSk8L0Rpc3BsYXlUZXh0PjxyZWNvcmQ+PHJlYy1udW1iZXI+MjMzMzwvcmVjLW51bWJl
cj48Zm9yZWlnbi1rZXlzPjxrZXkgYXBwPSJFTiIgZGItaWQ9ImFzOXQyenJwcDV2enNxZWEyd2R2
emVkamQ1MDVldno1eGZ2ciIgdGltZXN0YW1wPSIwIj4yMzMzPC9rZXk+PC9mb3JlaWduLWtleXM+
PHJlZi10eXBlIG5hbWU9IkJvb2siPjY8L3JlZi10eXBlPjxjb250cmlidXRvcnM+PGF1dGhvcnM+
PGF1dGhvcj5CbG9vbSwgQi48L2F1dGhvcj48L2F1dGhvcnM+PC9jb250cmlidXRvcnM+PHRpdGxl
cz48dGl0bGU+VGF4b25vbXkgb2YgRWR1Y2F0aW9uYWwgT2JqZWN0aXZlczogVGhlIENsYXNzaWZp
Y2F0aW9uIG9mIEVkdWNhdGlvbmFsIEdvYWxzPC90aXRsZT48L3RpdGxlcz48ZGF0ZXM+PHllYXI+
MTk1NjwveWVhcj48L2RhdGVzPjxwdWItbG9jYXRpb24+TmV3IFlvcmssIE4uWS48L3B1Yi1sb2Nh
dGlvbj48cHVibGlzaGVyPkQuIE1jS2F5IENvLjwvcHVibGlzaGVyPjx1cmxzPjwvdXJscz48L3Jl
Y29yZD48L0NpdGU+PENpdGU+PEF1dGhvcj5WZWx0cmk8L0F1dGhvcj48WWVhcj4yMDExPC9ZZWFy
PjxSZWNOdW0+Mzg5NzwvUmVjTnVtPjxyZWNvcmQ+PHJlYy1udW1iZXI+Mzg5NzwvcmVjLW51bWJl
cj48Zm9yZWlnbi1rZXlzPjxrZXkgYXBwPSJFTiIgZGItaWQ9ImFzOXQyenJwcDV2enNxZWEyd2R2
emVkamQ1MDVldno1eGZ2ciIgdGltZXN0YW1wPSIxNjExNTM1MDA2Ij4zODk3PC9rZXk+PC9mb3Jl
aWduLWtleXM+PHJlZi10eXBlIG5hbWU9IkpvdXJuYWwgQXJ0aWNsZSI+MTc8L3JlZi10eXBlPjxj
b250cmlidXRvcnM+PGF1dGhvcnM+PGF1dGhvcj5WZWx0cmksIE5hdGFzaGEgRi48L2F1dGhvcj48
YXV0aG9yPldlYmIsIEhhcm9sZCBXLjwvYXV0aG9yPjxhdXRob3I+TWF0dmVldiwgQWxleGVpIEcu
PC9hdXRob3I+PGF1dGhvcj5aYXBhdGVybywgRW5yaXF1ZSBHLjwvYXV0aG9yPjwvYXV0aG9ycz48
L2NvbnRyaWJ1dG9ycz48dGl0bGVzPjx0aXRsZT5DdXJyaWN1bHVtIE1hcHBpbmcgYXMgYSBUb29s
IGZvciBDb250aW51b3VzIEltcHJvdmVtZW50IG9mIElTIEN1cnJpY3VsdW08L3RpdGxlPjxzZWNv
bmRhcnktdGl0bGU+Sm91cm5hbCBvZiBJbmZvcm1hdGlvbiBTeXN0ZW1zIEVkdWNhdGlvbjwvc2Vj
b25kYXJ5LXRpdGxlPjwvdGl0bGVzPjxwZXJpb2RpY2FsPjxmdWxsLXRpdGxlPkpvdXJuYWwgb2Yg
SW5mb3JtYXRpb24gU3lzdGVtcyBFZHVjYXRpb248L2Z1bGwtdGl0bGU+PC9wZXJpb2RpY2FsPjxw
YWdlcz4zMS00MjwvcGFnZXM+PHZvbHVtZT4yMjwvdm9sdW1lPjxudW1iZXI+MTwvbnVtYmVyPjxr
ZXl3b3Jkcz48a2V5d29yZD5FZHVjYXRpb24tLUNvbXB1dGVyIEFwcGxpY2F0aW9uczwva2V5d29y
ZD48a2V5d29yZD5DdXJyaWN1bGE8L2tleXdvcmQ+PGtleXdvcmQ+RGVzaWduPC9rZXl3b3JkPjxr
ZXl3b3JkPkNvcmUgY3VycmljdWx1bTwva2V5d29yZD48a2V5d29yZD5TdHVkaWVzPC9rZXl3b3Jk
PjxrZXl3b3JkPkN1cnJpY3VsdW0gZGV2ZWxvcG1lbnQ8L2tleXdvcmQ+PGtleXdvcmQ+U3R1ZGVu
dHM8L2tleXdvcmQ+PGtleXdvcmQ+TWFwczwva2V5d29yZD48a2V5d29yZD5BY2NyZWRpdGF0aW9u
PC9rZXl3b3JkPjxrZXl3b3JkPkxlYXJuaW5nPC9rZXl3b3JkPjxrZXl3b3JkPlRlY2hub2xvZ2lj
YWwgY2hhbmdlPC9rZXl3b3JkPjxrZXl3b3JkPkNvbXBhcmF0aXZlIGFuYWx5c2lzPC9rZXl3b3Jk
PjxrZXl3b3JkPkluZm9ybWF0aW9uIHN5c3RlbXM8L2tleXdvcmQ+PGtleXdvcmQ+NTQxMzY6R2Vv
cGh5c2ljYWwgU3VydmV5aW5nIGFuZCBNYXBwaW5nIFNlcnZpY2VzPC9rZXl3b3JkPjxrZXl3b3Jk
PjU0MTM3OlN1cnZleWluZyBhbmQgTWFwcGluZyAoZXhjZXB0IEdlb3BoeXNpY2FsKSBTZXJ2aWNl
czwva2V5d29yZD48L2tleXdvcmRzPjxkYXRlcz48eWVhcj4yMDExPC95ZWFyPjxwdWItZGF0ZXM+
PGRhdGU+U3ByaW5nJiN4RDtTcHJpbmcgMjAxMSYjeEQ7MjAyMC0xMS0xNzwvZGF0ZT48L3B1Yi1k
YXRlcz48L2RhdGVzPjxwdWItbG9jYXRpb24+V2VzdCBMYWZheWV0dGU8L3B1Yi1sb2NhdGlvbj48
cHVibGlzaGVyPkVEU0lHPC9wdWJsaXNoZXI+PGlzYm4+MTA1NTMwOTY8L2lzYm4+PGFjY2Vzc2lv
bi1udW0+ODY3ODQ1MTU2PC9hY2Nlc3Npb24tbnVtPjx1cmxzPjxyZWxhdGVkLXVybHM+PHVybD5o
dHRwOi8vdXNjZ2EuaWRtLm9jbGMub3JnL2xvZ2luP3VybD1odHRwczovL3d3dy5wcm9xdWVzdC5j
b20vc2Nob2xhcmx5LWpvdXJuYWxzL2N1cnJpY3VsdW0tbWFwcGluZy1hcy10b29sLWNvbnRpbnVv
dXMtaW1wcm92ZW1lbnQvZG9jdmlldy84Njc4NDUxNTYvc2UtMj9hY2NvdW50aWQ9MTAwMjk8L3Vy
bD48dXJsPmh0dHA6Ly9FUzJBRzNFWTNMLnNlYXJjaC5zZXJpYWxzc29sdXRpb25zLmNvbT9jdHhf
dmVyPVozOS44OC0yMDA0JmFtcDtjdHhfZW5jPWluZm86b2ZpL2VuYzpVVEYtOCZhbXA7cmZyX2lk
PWluZm86c2lkL1Byb1ElM0FhYmlnbG9iYWwmYW1wO3JmdF92YWxfZm10PWluZm86b2ZpL2ZtdDpr
ZXY6bXR4OmpvdXJuYWwmYW1wO3JmdC5nZW5yZT1hcnRpY2xlJmFtcDtyZnQuanRpdGxlPUpvdXJu
YWwrb2YrSW5mb3JtYXRpb24rU3lzdGVtcytFZHVjYXRpb24mYW1wO3JmdC5hdGl0bGU9Q3Vycmlj
dWx1bStNYXBwaW5nK2FzK2ErVG9vbCtmb3IrQ29udGludW91cytJbXByb3ZlbWVudCtvZitJUytD
dXJyaWN1bHVtJmFtcDtyZnQuYXU9VmVsdHJpJTJDK05hdGFzaGErRiUzQldlYmIlMkMrSGFyb2xk
K1clM0JNYXR2ZWV2JTJDK0FsZXhlaStHJTNCWmFwYXRlcm8lMkMrRW5yaXF1ZStHJmFtcDtyZnQu
YXVsYXN0PVZlbHRyaSZhbXA7cmZ0LmF1Zmlyc3Q9TmF0YXNoYSZhbXA7cmZ0LmRhdGU9MjAxMS0w
NC0wMSZhbXA7cmZ0LnZvbHVtZT0yMiZhbXA7cmZ0Lmlzc3VlPTEmYW1wO3JmdC5zcGFnZT0zMSZh
bXA7cmZ0LmlzYm49JmFtcDtyZnQuYnRpdGxlPSZhbXA7cmZ0LnRpdGxlPUpvdXJuYWwrb2YrSW5m
b3JtYXRpb24rU3lzdGVtcytFZHVjYXRpb24mYW1wO3JmdC5pc3NuPTEwNTUzMDk2JmFtcDtyZnRf
aWQ9aW5mbzpkb2kvPC91cmw+PC9yZWxhdGVkLXVybHM+PC91cmxzPjxyZW1vdGUtZGF0YWJhc2Ut
bmFtZT5BQkkvSU5GT1JNIENvbGxlY3Rpb248L3JlbW90ZS1kYXRhYmFzZS1uYW1lPjxsYW5ndWFn
ZT5FbmdsaXNoPC9sYW5ndWFnZT48L3JlY29yZD48L0NpdGU+PC9FbmROb3RlPgB=
</w:fldData>
        </w:fldChar>
      </w:r>
      <w:r w:rsidR="008100F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00F8">
        <w:rPr>
          <w:rFonts w:ascii="Times New Roman" w:hAnsi="Times New Roman" w:cs="Times New Roman"/>
          <w:sz w:val="24"/>
          <w:szCs w:val="24"/>
        </w:rPr>
      </w:r>
      <w:r w:rsidR="008100F8">
        <w:rPr>
          <w:rFonts w:ascii="Times New Roman" w:hAnsi="Times New Roman" w:cs="Times New Roman"/>
          <w:sz w:val="24"/>
          <w:szCs w:val="24"/>
        </w:rPr>
        <w:fldChar w:fldCharType="end"/>
      </w:r>
      <w:r w:rsidR="008100F8">
        <w:rPr>
          <w:rFonts w:ascii="Times New Roman" w:hAnsi="Times New Roman" w:cs="Times New Roman"/>
          <w:sz w:val="24"/>
          <w:szCs w:val="24"/>
        </w:rPr>
      </w:r>
      <w:r w:rsidR="008100F8">
        <w:rPr>
          <w:rFonts w:ascii="Times New Roman" w:hAnsi="Times New Roman" w:cs="Times New Roman"/>
          <w:sz w:val="24"/>
          <w:szCs w:val="24"/>
        </w:rPr>
        <w:fldChar w:fldCharType="separate"/>
      </w:r>
      <w:r w:rsidR="008100F8">
        <w:rPr>
          <w:rFonts w:ascii="Times New Roman" w:hAnsi="Times New Roman" w:cs="Times New Roman"/>
          <w:noProof/>
          <w:sz w:val="24"/>
          <w:szCs w:val="24"/>
        </w:rPr>
        <w:t>(Bloom, 1956; Veltri et al., 2011)</w:t>
      </w:r>
      <w:r w:rsidR="008100F8">
        <w:rPr>
          <w:rFonts w:ascii="Times New Roman" w:hAnsi="Times New Roman" w:cs="Times New Roman"/>
          <w:sz w:val="24"/>
          <w:szCs w:val="24"/>
        </w:rPr>
        <w:fldChar w:fldCharType="end"/>
      </w:r>
      <w:r w:rsidR="00D770D6">
        <w:rPr>
          <w:rFonts w:ascii="Times New Roman" w:hAnsi="Times New Roman" w:cs="Times New Roman"/>
          <w:sz w:val="24"/>
          <w:szCs w:val="24"/>
        </w:rPr>
        <w:t xml:space="preserve">, AACSB did not </w:t>
      </w:r>
      <w:r w:rsidR="00D03C1C">
        <w:rPr>
          <w:rFonts w:ascii="Times New Roman" w:hAnsi="Times New Roman" w:cs="Times New Roman"/>
          <w:sz w:val="24"/>
          <w:szCs w:val="24"/>
        </w:rPr>
        <w:t>specify</w:t>
      </w:r>
      <w:r w:rsidR="00D770D6">
        <w:rPr>
          <w:rFonts w:ascii="Times New Roman" w:hAnsi="Times New Roman" w:cs="Times New Roman"/>
          <w:sz w:val="24"/>
          <w:szCs w:val="24"/>
        </w:rPr>
        <w:t xml:space="preserve"> any rules to follow in curriculum mapping. </w:t>
      </w:r>
      <w:r w:rsidR="001C35FA">
        <w:rPr>
          <w:rFonts w:ascii="Times New Roman" w:hAnsi="Times New Roman" w:cs="Times New Roman"/>
          <w:sz w:val="24"/>
          <w:szCs w:val="24"/>
        </w:rPr>
        <w:t>Scholars argue that</w:t>
      </w:r>
      <w:r w:rsidR="00C146D5">
        <w:rPr>
          <w:rFonts w:ascii="Times New Roman" w:hAnsi="Times New Roman" w:cs="Times New Roman"/>
          <w:sz w:val="24"/>
          <w:szCs w:val="24"/>
        </w:rPr>
        <w:t xml:space="preserve"> </w:t>
      </w:r>
      <w:r w:rsidR="00EC0883">
        <w:rPr>
          <w:rFonts w:ascii="Times New Roman" w:hAnsi="Times New Roman" w:cs="Times New Roman"/>
          <w:sz w:val="24"/>
          <w:szCs w:val="24"/>
        </w:rPr>
        <w:t xml:space="preserve">the matrix should include </w:t>
      </w:r>
      <w:r w:rsidR="006B04EB">
        <w:rPr>
          <w:rFonts w:ascii="Times New Roman" w:hAnsi="Times New Roman" w:cs="Times New Roman"/>
          <w:sz w:val="24"/>
          <w:szCs w:val="24"/>
        </w:rPr>
        <w:t xml:space="preserve">more detailed information about the extent of achievement of each learning goal in the corresponding courses </w:t>
      </w:r>
      <w:r w:rsidR="003B72B5">
        <w:rPr>
          <w:rFonts w:ascii="Times New Roman" w:hAnsi="Times New Roman" w:cs="Times New Roman"/>
          <w:sz w:val="24"/>
          <w:szCs w:val="24"/>
        </w:rPr>
        <w:fldChar w:fldCharType="begin"/>
      </w:r>
      <w:r w:rsidR="003B72B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khal&lt;/Author&gt;&lt;Year&gt;2015&lt;/Year&gt;&lt;RecNum&gt;3894&lt;/RecNum&gt;&lt;DisplayText&gt;(Lakhal &amp;amp; Sévigny, 2015)&lt;/DisplayText&gt;&lt;record&gt;&lt;rec-number&gt;3894&lt;/rec-number&gt;&lt;foreign-keys&gt;&lt;key app="EN" db-id="as9t2zrpp5vzsqea2wdvzedjd505evz5xfvr" timestamp="1611432397"&gt;3894&lt;/key&gt;&lt;/foreign-keys&gt;&lt;ref-type name="Journal Article"&gt;17&lt;/ref-type&gt;&lt;contributors&gt;&lt;authors&gt;&lt;author&gt;Lakhal, Sawsen&lt;/author&gt;&lt;author&gt;Sévigny, Serge&lt;/author&gt;&lt;/authors&gt;&lt;/contributors&gt;&lt;titles&gt;&lt;title&gt;The AACSB Assurance of Learning process: An assessment of current practices within the perspective of the unified view of validity&lt;/title&gt;&lt;secondary-title&gt;The International Journal of Management Education&lt;/secondary-title&gt;&lt;/titles&gt;&lt;periodical&gt;&lt;full-title&gt;The International Journal of Management Education&lt;/full-title&gt;&lt;/periodical&gt;&lt;pages&gt;1-10&lt;/pages&gt;&lt;volume&gt;13&lt;/volume&gt;&lt;number&gt;1&lt;/number&gt;&lt;keywords&gt;&lt;keyword&gt;Assurance of Learning&lt;/keyword&gt;&lt;keyword&gt;Curriculum improvement&lt;/keyword&gt;&lt;keyword&gt;Assessment practices&lt;/keyword&gt;&lt;keyword&gt;Unified view of validity&lt;/keyword&gt;&lt;keyword&gt;Business education&lt;/keyword&gt;&lt;/keywords&gt;&lt;dates&gt;&lt;year&gt;2015&lt;/year&gt;&lt;pub-dates&gt;&lt;date&gt;2015/03/01/&lt;/date&gt;&lt;/pub-dates&gt;&lt;/dates&gt;&lt;isbn&gt;1472-8117&lt;/isbn&gt;&lt;urls&gt;&lt;related-urls&gt;&lt;url&gt;http://www.sciencedirect.com/science/article/pii/S1472811714000652&lt;/url&gt;&lt;/related-urls&gt;&lt;/urls&gt;&lt;electronic-resource-num&gt;https://doi.org/10.1016/j.ijme.2014.09.006&lt;/electronic-resource-num&gt;&lt;/record&gt;&lt;/Cite&gt;&lt;/EndNote&gt;</w:instrText>
      </w:r>
      <w:r w:rsidR="003B72B5">
        <w:rPr>
          <w:rFonts w:ascii="Times New Roman" w:hAnsi="Times New Roman" w:cs="Times New Roman"/>
          <w:sz w:val="24"/>
          <w:szCs w:val="24"/>
        </w:rPr>
        <w:fldChar w:fldCharType="separate"/>
      </w:r>
      <w:r w:rsidR="003B72B5">
        <w:rPr>
          <w:rFonts w:ascii="Times New Roman" w:hAnsi="Times New Roman" w:cs="Times New Roman"/>
          <w:noProof/>
          <w:sz w:val="24"/>
          <w:szCs w:val="24"/>
        </w:rPr>
        <w:t>(Lakhal &amp; Sévigny, 2015)</w:t>
      </w:r>
      <w:r w:rsidR="003B72B5">
        <w:rPr>
          <w:rFonts w:ascii="Times New Roman" w:hAnsi="Times New Roman" w:cs="Times New Roman"/>
          <w:sz w:val="24"/>
          <w:szCs w:val="24"/>
        </w:rPr>
        <w:fldChar w:fldCharType="end"/>
      </w:r>
      <w:r w:rsidR="00D03C1C">
        <w:rPr>
          <w:rFonts w:ascii="Times New Roman" w:hAnsi="Times New Roman" w:cs="Times New Roman"/>
          <w:sz w:val="24"/>
          <w:szCs w:val="24"/>
        </w:rPr>
        <w:t>, f</w:t>
      </w:r>
      <w:r w:rsidR="00324488">
        <w:rPr>
          <w:rFonts w:ascii="Times New Roman" w:hAnsi="Times New Roman" w:cs="Times New Roman"/>
          <w:sz w:val="24"/>
          <w:szCs w:val="24"/>
        </w:rPr>
        <w:t xml:space="preserve">or example, </w:t>
      </w:r>
      <w:r w:rsidR="0004087B">
        <w:rPr>
          <w:rFonts w:ascii="Times New Roman" w:hAnsi="Times New Roman" w:cs="Times New Roman"/>
          <w:sz w:val="24"/>
          <w:szCs w:val="24"/>
        </w:rPr>
        <w:t xml:space="preserve">introduce, </w:t>
      </w:r>
      <w:r w:rsidR="00D03C1C">
        <w:rPr>
          <w:rFonts w:ascii="Times New Roman" w:hAnsi="Times New Roman" w:cs="Times New Roman"/>
          <w:sz w:val="24"/>
          <w:szCs w:val="24"/>
        </w:rPr>
        <w:t xml:space="preserve">or </w:t>
      </w:r>
      <w:r w:rsidR="0004087B">
        <w:rPr>
          <w:rFonts w:ascii="Times New Roman" w:hAnsi="Times New Roman" w:cs="Times New Roman"/>
          <w:sz w:val="24"/>
          <w:szCs w:val="24"/>
        </w:rPr>
        <w:t>develop</w:t>
      </w:r>
      <w:r w:rsidR="00D03C1C">
        <w:rPr>
          <w:rFonts w:ascii="Times New Roman" w:hAnsi="Times New Roman" w:cs="Times New Roman"/>
          <w:sz w:val="24"/>
          <w:szCs w:val="24"/>
        </w:rPr>
        <w:t>, or</w:t>
      </w:r>
      <w:r w:rsidR="0004087B">
        <w:rPr>
          <w:rFonts w:ascii="Times New Roman" w:hAnsi="Times New Roman" w:cs="Times New Roman"/>
          <w:sz w:val="24"/>
          <w:szCs w:val="24"/>
        </w:rPr>
        <w:t xml:space="preserve"> master </w:t>
      </w:r>
      <w:r w:rsidR="008100F8">
        <w:rPr>
          <w:rFonts w:ascii="Times New Roman" w:hAnsi="Times New Roman" w:cs="Times New Roman"/>
          <w:sz w:val="24"/>
          <w:szCs w:val="24"/>
        </w:rPr>
        <w:fldChar w:fldCharType="begin"/>
      </w:r>
      <w:r w:rsidR="008100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rett&lt;/Author&gt;&lt;Year&gt;2012&lt;/Year&gt;&lt;RecNum&gt;3900&lt;/RecNum&gt;&lt;DisplayText&gt;(Garrett, Marques, &amp;amp; Dhiman, 2012)&lt;/DisplayText&gt;&lt;record&gt;&lt;rec-number&gt;3900&lt;/rec-number&gt;&lt;foreign-keys&gt;&lt;key app="EN" db-id="as9t2zrpp5vzsqea2wdvzedjd505evz5xfvr" timestamp="1611536316"&gt;3900&lt;/key&gt;&lt;/foreign-keys&gt;&lt;ref-type name="Journal Article"&gt;17&lt;/ref-type&gt;&lt;contributors&gt;&lt;authors&gt;&lt;author&gt;N. Garrett&lt;/author&gt;&lt;author&gt;J. Marques&lt;/author&gt;&lt;author&gt;S. Dhiman&lt;/author&gt;&lt;/authors&gt;&lt;/contributors&gt;&lt;titles&gt;&lt;title&gt;Assessment of business programs: a review of two models&lt;/title&gt;&lt;secondary-title&gt;Business Education &amp;amp; Accreditation&lt;/secondary-title&gt;&lt;/titles&gt;&lt;periodical&gt;&lt;full-title&gt;Business Education &amp;amp; Accreditation&lt;/full-title&gt;&lt;/periodical&gt;&lt;pages&gt;17-25&lt;/pages&gt;&lt;volume&gt;4&lt;/volume&gt;&lt;number&gt;2&lt;/number&gt;&lt;dates&gt;&lt;year&gt;2012&lt;/year&gt;&lt;/dates&gt;&lt;urls&gt;&lt;/urls&gt;&lt;/record&gt;&lt;/Cite&gt;&lt;/EndNote&gt;</w:instrText>
      </w:r>
      <w:r w:rsidR="008100F8">
        <w:rPr>
          <w:rFonts w:ascii="Times New Roman" w:hAnsi="Times New Roman" w:cs="Times New Roman"/>
          <w:sz w:val="24"/>
          <w:szCs w:val="24"/>
        </w:rPr>
        <w:fldChar w:fldCharType="separate"/>
      </w:r>
      <w:r w:rsidR="008100F8">
        <w:rPr>
          <w:rFonts w:ascii="Times New Roman" w:hAnsi="Times New Roman" w:cs="Times New Roman"/>
          <w:noProof/>
          <w:sz w:val="24"/>
          <w:szCs w:val="24"/>
        </w:rPr>
        <w:t>(Garrett, Marques, &amp; Dhiman, 2012)</w:t>
      </w:r>
      <w:r w:rsidR="008100F8">
        <w:rPr>
          <w:rFonts w:ascii="Times New Roman" w:hAnsi="Times New Roman" w:cs="Times New Roman"/>
          <w:sz w:val="24"/>
          <w:szCs w:val="24"/>
        </w:rPr>
        <w:fldChar w:fldCharType="end"/>
      </w:r>
      <w:r w:rsidR="00F83D8B">
        <w:rPr>
          <w:rFonts w:ascii="Times New Roman" w:hAnsi="Times New Roman" w:cs="Times New Roman"/>
          <w:sz w:val="24"/>
          <w:szCs w:val="24"/>
        </w:rPr>
        <w:t xml:space="preserve">. </w:t>
      </w:r>
      <w:r w:rsidR="001C35FA">
        <w:rPr>
          <w:rFonts w:ascii="Times New Roman" w:hAnsi="Times New Roman" w:cs="Times New Roman"/>
          <w:sz w:val="24"/>
          <w:szCs w:val="24"/>
        </w:rPr>
        <w:t>In addition, facult</w:t>
      </w:r>
      <w:r w:rsidR="00D03C1C">
        <w:rPr>
          <w:rFonts w:ascii="Times New Roman" w:hAnsi="Times New Roman" w:cs="Times New Roman"/>
          <w:sz w:val="24"/>
          <w:szCs w:val="24"/>
        </w:rPr>
        <w:t>y members</w:t>
      </w:r>
      <w:r w:rsidR="001C35FA">
        <w:rPr>
          <w:rFonts w:ascii="Times New Roman" w:hAnsi="Times New Roman" w:cs="Times New Roman"/>
          <w:sz w:val="24"/>
          <w:szCs w:val="24"/>
        </w:rPr>
        <w:t xml:space="preserve"> need to </w:t>
      </w:r>
      <w:r w:rsidR="006529C9">
        <w:rPr>
          <w:rFonts w:ascii="Times New Roman" w:hAnsi="Times New Roman" w:cs="Times New Roman"/>
          <w:sz w:val="24"/>
          <w:szCs w:val="24"/>
        </w:rPr>
        <w:t xml:space="preserve">share a common understanding of the meaning of these levels of achievement of the learning goals </w:t>
      </w:r>
      <w:r w:rsidR="008100F8">
        <w:rPr>
          <w:rFonts w:ascii="Times New Roman" w:hAnsi="Times New Roman" w:cs="Times New Roman"/>
          <w:sz w:val="24"/>
          <w:szCs w:val="24"/>
        </w:rPr>
        <w:fldChar w:fldCharType="begin"/>
      </w:r>
      <w:r w:rsidR="008100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rett&lt;/Author&gt;&lt;Year&gt;2012&lt;/Year&gt;&lt;RecNum&gt;3900&lt;/RecNum&gt;&lt;DisplayText&gt;(Garrett et al., 2012)&lt;/DisplayText&gt;&lt;record&gt;&lt;rec-number&gt;3900&lt;/rec-number&gt;&lt;foreign-keys&gt;&lt;key app="EN" db-id="as9t2zrpp5vzsqea2wdvzedjd505evz5xfvr" timestamp="1611536316"&gt;3900&lt;/key&gt;&lt;/foreign-keys&gt;&lt;ref-type name="Journal Article"&gt;17&lt;/ref-type&gt;&lt;contributors&gt;&lt;authors&gt;&lt;author&gt;N. Garrett&lt;/author&gt;&lt;author&gt;J. Marques&lt;/author&gt;&lt;author&gt;S. Dhiman&lt;/author&gt;&lt;/authors&gt;&lt;/contributors&gt;&lt;titles&gt;&lt;title&gt;Assessment of business programs: a review of two models&lt;/title&gt;&lt;secondary-title&gt;Business Education &amp;amp; Accreditation&lt;/secondary-title&gt;&lt;/titles&gt;&lt;periodical&gt;&lt;full-title&gt;Business Education &amp;amp; Accreditation&lt;/full-title&gt;&lt;/periodical&gt;&lt;pages&gt;17-25&lt;/pages&gt;&lt;volume&gt;4&lt;/volume&gt;&lt;number&gt;2&lt;/number&gt;&lt;dates&gt;&lt;year&gt;2012&lt;/year&gt;&lt;/dates&gt;&lt;urls&gt;&lt;/urls&gt;&lt;/record&gt;&lt;/Cite&gt;&lt;/EndNote&gt;</w:instrText>
      </w:r>
      <w:r w:rsidR="008100F8">
        <w:rPr>
          <w:rFonts w:ascii="Times New Roman" w:hAnsi="Times New Roman" w:cs="Times New Roman"/>
          <w:sz w:val="24"/>
          <w:szCs w:val="24"/>
        </w:rPr>
        <w:fldChar w:fldCharType="separate"/>
      </w:r>
      <w:r w:rsidR="008100F8">
        <w:rPr>
          <w:rFonts w:ascii="Times New Roman" w:hAnsi="Times New Roman" w:cs="Times New Roman"/>
          <w:noProof/>
          <w:sz w:val="24"/>
          <w:szCs w:val="24"/>
        </w:rPr>
        <w:t>(Garrett et al., 2012)</w:t>
      </w:r>
      <w:r w:rsidR="008100F8">
        <w:rPr>
          <w:rFonts w:ascii="Times New Roman" w:hAnsi="Times New Roman" w:cs="Times New Roman"/>
          <w:sz w:val="24"/>
          <w:szCs w:val="24"/>
        </w:rPr>
        <w:fldChar w:fldCharType="end"/>
      </w:r>
      <w:r w:rsidR="006529C9">
        <w:rPr>
          <w:rFonts w:ascii="Times New Roman" w:hAnsi="Times New Roman" w:cs="Times New Roman"/>
          <w:sz w:val="24"/>
          <w:szCs w:val="24"/>
        </w:rPr>
        <w:t>.</w:t>
      </w:r>
      <w:r w:rsidR="00366ADA" w:rsidRPr="00366ADA">
        <w:rPr>
          <w:rFonts w:ascii="Times New Roman" w:hAnsi="Times New Roman" w:cs="Times New Roman"/>
          <w:sz w:val="24"/>
          <w:szCs w:val="24"/>
        </w:rPr>
        <w:t xml:space="preserve"> </w:t>
      </w:r>
      <w:r w:rsidR="00366ADA">
        <w:rPr>
          <w:rFonts w:ascii="Times New Roman" w:hAnsi="Times New Roman" w:cs="Times New Roman"/>
          <w:sz w:val="24"/>
          <w:szCs w:val="24"/>
        </w:rPr>
        <w:t xml:space="preserve">All of these </w:t>
      </w:r>
      <w:r w:rsidR="00D03C1C">
        <w:rPr>
          <w:rFonts w:ascii="Times New Roman" w:hAnsi="Times New Roman" w:cs="Times New Roman"/>
          <w:sz w:val="24"/>
          <w:szCs w:val="24"/>
        </w:rPr>
        <w:t xml:space="preserve">requirements </w:t>
      </w:r>
      <w:r w:rsidR="00366ADA">
        <w:rPr>
          <w:rFonts w:ascii="Times New Roman" w:hAnsi="Times New Roman" w:cs="Times New Roman"/>
          <w:sz w:val="24"/>
          <w:szCs w:val="24"/>
        </w:rPr>
        <w:t xml:space="preserve">call for step-by-step guidance </w:t>
      </w:r>
      <w:r w:rsidR="00D03C1C">
        <w:rPr>
          <w:rFonts w:ascii="Times New Roman" w:hAnsi="Times New Roman" w:cs="Times New Roman"/>
          <w:sz w:val="24"/>
          <w:szCs w:val="24"/>
        </w:rPr>
        <w:t>that</w:t>
      </w:r>
      <w:r w:rsidR="00366ADA">
        <w:rPr>
          <w:rFonts w:ascii="Times New Roman" w:hAnsi="Times New Roman" w:cs="Times New Roman"/>
          <w:sz w:val="24"/>
          <w:szCs w:val="24"/>
        </w:rPr>
        <w:t xml:space="preserve"> program faculty and school administrators </w:t>
      </w:r>
      <w:r w:rsidR="00D03C1C">
        <w:rPr>
          <w:rFonts w:ascii="Times New Roman" w:hAnsi="Times New Roman" w:cs="Times New Roman"/>
          <w:sz w:val="24"/>
          <w:szCs w:val="24"/>
        </w:rPr>
        <w:t>can</w:t>
      </w:r>
      <w:r w:rsidR="00366ADA">
        <w:rPr>
          <w:rFonts w:ascii="Times New Roman" w:hAnsi="Times New Roman" w:cs="Times New Roman"/>
          <w:sz w:val="24"/>
          <w:szCs w:val="24"/>
        </w:rPr>
        <w:t xml:space="preserve"> follow in collaboratively creating the connection between course content and shared learning goals.</w:t>
      </w:r>
    </w:p>
    <w:p w14:paraId="20855644" w14:textId="6048877B" w:rsidR="00436885" w:rsidRPr="00621803" w:rsidRDefault="00D113CF" w:rsidP="0030105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rriculum mapping offer many benefits</w:t>
      </w:r>
      <w:r w:rsidR="0062168E">
        <w:rPr>
          <w:rFonts w:ascii="Times New Roman" w:hAnsi="Times New Roman" w:cs="Times New Roman"/>
          <w:sz w:val="24"/>
          <w:szCs w:val="24"/>
        </w:rPr>
        <w:t>, o</w:t>
      </w:r>
      <w:r w:rsidR="00BF7C48">
        <w:rPr>
          <w:rFonts w:ascii="Times New Roman" w:hAnsi="Times New Roman" w:cs="Times New Roman"/>
          <w:sz w:val="24"/>
          <w:szCs w:val="24"/>
        </w:rPr>
        <w:t>ne of which is t</w:t>
      </w:r>
      <w:r w:rsidR="0062168E">
        <w:rPr>
          <w:rFonts w:ascii="Times New Roman" w:hAnsi="Times New Roman" w:cs="Times New Roman"/>
          <w:sz w:val="24"/>
          <w:szCs w:val="24"/>
        </w:rPr>
        <w:t xml:space="preserve">hat </w:t>
      </w:r>
      <w:r w:rsidR="00D03C1C">
        <w:rPr>
          <w:rFonts w:ascii="Times New Roman" w:hAnsi="Times New Roman" w:cs="Times New Roman"/>
          <w:sz w:val="24"/>
          <w:szCs w:val="24"/>
        </w:rPr>
        <w:t>all</w:t>
      </w:r>
      <w:r w:rsidR="0003071D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2362F8">
        <w:rPr>
          <w:rFonts w:ascii="Times New Roman" w:hAnsi="Times New Roman" w:cs="Times New Roman"/>
          <w:sz w:val="24"/>
          <w:szCs w:val="24"/>
        </w:rPr>
        <w:t xml:space="preserve">program </w:t>
      </w:r>
      <w:r w:rsidR="0003071D" w:rsidRPr="00621803">
        <w:rPr>
          <w:rFonts w:ascii="Times New Roman" w:hAnsi="Times New Roman" w:cs="Times New Roman"/>
          <w:sz w:val="24"/>
          <w:szCs w:val="24"/>
        </w:rPr>
        <w:t xml:space="preserve">faculty </w:t>
      </w:r>
      <w:r w:rsidR="00D03C1C">
        <w:rPr>
          <w:rFonts w:ascii="Times New Roman" w:hAnsi="Times New Roman" w:cs="Times New Roman"/>
          <w:sz w:val="24"/>
          <w:szCs w:val="24"/>
        </w:rPr>
        <w:t xml:space="preserve">members </w:t>
      </w:r>
      <w:r w:rsidR="0003071D" w:rsidRPr="00621803">
        <w:rPr>
          <w:rFonts w:ascii="Times New Roman" w:hAnsi="Times New Roman" w:cs="Times New Roman"/>
          <w:sz w:val="24"/>
          <w:szCs w:val="24"/>
        </w:rPr>
        <w:t>contributing to the curriculum</w:t>
      </w:r>
      <w:r w:rsidR="002362F8">
        <w:rPr>
          <w:rFonts w:ascii="Times New Roman" w:hAnsi="Times New Roman" w:cs="Times New Roman"/>
          <w:sz w:val="24"/>
          <w:szCs w:val="24"/>
        </w:rPr>
        <w:t xml:space="preserve"> are engaged in the curriculum mapping process</w:t>
      </w:r>
      <w:r w:rsidR="0062168E">
        <w:rPr>
          <w:rFonts w:ascii="Times New Roman" w:hAnsi="Times New Roman" w:cs="Times New Roman"/>
          <w:sz w:val="24"/>
          <w:szCs w:val="24"/>
        </w:rPr>
        <w:t>. Th</w:t>
      </w:r>
      <w:r w:rsidR="00D03C1C">
        <w:rPr>
          <w:rFonts w:ascii="Times New Roman" w:hAnsi="Times New Roman" w:cs="Times New Roman"/>
          <w:sz w:val="24"/>
          <w:szCs w:val="24"/>
        </w:rPr>
        <w:t>is</w:t>
      </w:r>
      <w:r w:rsidR="0062168E">
        <w:rPr>
          <w:rFonts w:ascii="Times New Roman" w:hAnsi="Times New Roman" w:cs="Times New Roman"/>
          <w:sz w:val="24"/>
          <w:szCs w:val="24"/>
        </w:rPr>
        <w:t xml:space="preserve"> wide</w:t>
      </w:r>
      <w:r w:rsidR="00BC060E">
        <w:rPr>
          <w:rFonts w:ascii="Times New Roman" w:hAnsi="Times New Roman" w:cs="Times New Roman"/>
          <w:sz w:val="24"/>
          <w:szCs w:val="24"/>
        </w:rPr>
        <w:t xml:space="preserve"> faculty</w:t>
      </w:r>
      <w:r w:rsidR="0062168E">
        <w:rPr>
          <w:rFonts w:ascii="Times New Roman" w:hAnsi="Times New Roman" w:cs="Times New Roman"/>
          <w:sz w:val="24"/>
          <w:szCs w:val="24"/>
        </w:rPr>
        <w:t xml:space="preserve"> participation</w:t>
      </w:r>
      <w:r w:rsidR="00BC060E">
        <w:rPr>
          <w:rFonts w:ascii="Times New Roman" w:hAnsi="Times New Roman" w:cs="Times New Roman"/>
          <w:sz w:val="24"/>
          <w:szCs w:val="24"/>
        </w:rPr>
        <w:t xml:space="preserve"> will improve</w:t>
      </w:r>
      <w:r w:rsidR="00DA359E">
        <w:rPr>
          <w:rFonts w:ascii="Times New Roman" w:hAnsi="Times New Roman" w:cs="Times New Roman"/>
          <w:sz w:val="24"/>
          <w:szCs w:val="24"/>
        </w:rPr>
        <w:t xml:space="preserve"> </w:t>
      </w:r>
      <w:r w:rsidR="00D03C1C">
        <w:rPr>
          <w:rFonts w:ascii="Times New Roman" w:hAnsi="Times New Roman" w:cs="Times New Roman"/>
          <w:sz w:val="24"/>
          <w:szCs w:val="24"/>
        </w:rPr>
        <w:t>members’</w:t>
      </w:r>
      <w:r w:rsidR="008F57E3">
        <w:rPr>
          <w:rFonts w:ascii="Times New Roman" w:hAnsi="Times New Roman" w:cs="Times New Roman"/>
          <w:sz w:val="24"/>
          <w:szCs w:val="24"/>
        </w:rPr>
        <w:t xml:space="preserve"> commitment to the A</w:t>
      </w:r>
      <w:r w:rsidR="00D03C1C">
        <w:rPr>
          <w:rFonts w:ascii="Times New Roman" w:hAnsi="Times New Roman" w:cs="Times New Roman"/>
          <w:sz w:val="24"/>
          <w:szCs w:val="24"/>
        </w:rPr>
        <w:t>O</w:t>
      </w:r>
      <w:r w:rsidR="008F57E3">
        <w:rPr>
          <w:rFonts w:ascii="Times New Roman" w:hAnsi="Times New Roman" w:cs="Times New Roman"/>
          <w:sz w:val="24"/>
          <w:szCs w:val="24"/>
        </w:rPr>
        <w:t xml:space="preserve">L process </w:t>
      </w:r>
      <w:r w:rsidR="00BC060E">
        <w:rPr>
          <w:rFonts w:ascii="Times New Roman" w:hAnsi="Times New Roman" w:cs="Times New Roman"/>
          <w:sz w:val="24"/>
          <w:szCs w:val="24"/>
        </w:rPr>
        <w:t>rather than</w:t>
      </w:r>
      <w:r w:rsidR="002362F8">
        <w:rPr>
          <w:rFonts w:ascii="Times New Roman" w:hAnsi="Times New Roman" w:cs="Times New Roman"/>
          <w:sz w:val="24"/>
          <w:szCs w:val="24"/>
        </w:rPr>
        <w:t xml:space="preserve"> </w:t>
      </w:r>
      <w:r w:rsidR="00D03C1C">
        <w:rPr>
          <w:rFonts w:ascii="Times New Roman" w:hAnsi="Times New Roman" w:cs="Times New Roman"/>
          <w:sz w:val="24"/>
          <w:szCs w:val="24"/>
        </w:rPr>
        <w:t>causing them to feel</w:t>
      </w:r>
      <w:r w:rsidR="0003071D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DA359E" w:rsidRPr="00621803">
        <w:rPr>
          <w:rFonts w:ascii="Times New Roman" w:hAnsi="Times New Roman" w:cs="Times New Roman"/>
          <w:sz w:val="24"/>
          <w:szCs w:val="24"/>
        </w:rPr>
        <w:t xml:space="preserve">disconnected from the individual </w:t>
      </w:r>
      <w:r w:rsidR="00A84D7C" w:rsidRPr="00621803">
        <w:rPr>
          <w:rFonts w:ascii="Times New Roman" w:hAnsi="Times New Roman" w:cs="Times New Roman"/>
          <w:sz w:val="24"/>
          <w:szCs w:val="24"/>
        </w:rPr>
        <w:t>curricular</w:t>
      </w:r>
      <w:r w:rsidR="00A84D7C">
        <w:rPr>
          <w:rFonts w:ascii="Times New Roman" w:hAnsi="Times New Roman" w:cs="Times New Roman"/>
          <w:sz w:val="24"/>
          <w:szCs w:val="24"/>
        </w:rPr>
        <w:t xml:space="preserve"> </w:t>
      </w:r>
      <w:r w:rsidR="00DA359E" w:rsidRPr="00621803">
        <w:rPr>
          <w:rFonts w:ascii="Times New Roman" w:hAnsi="Times New Roman" w:cs="Times New Roman"/>
          <w:sz w:val="24"/>
          <w:szCs w:val="24"/>
        </w:rPr>
        <w:t>goals.</w:t>
      </w:r>
      <w:r w:rsidR="00AA7731">
        <w:rPr>
          <w:rFonts w:ascii="Times New Roman" w:hAnsi="Times New Roman" w:cs="Times New Roman"/>
          <w:sz w:val="24"/>
          <w:szCs w:val="24"/>
        </w:rPr>
        <w:t xml:space="preserve"> </w:t>
      </w:r>
      <w:r w:rsidR="005B276C">
        <w:rPr>
          <w:rFonts w:ascii="Times New Roman" w:hAnsi="Times New Roman" w:cs="Times New Roman"/>
          <w:sz w:val="24"/>
          <w:szCs w:val="24"/>
        </w:rPr>
        <w:t>T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his discussion can create a space for members of our community to think more explicitly about the </w:t>
      </w:r>
      <w:r w:rsidR="005B276C">
        <w:rPr>
          <w:rFonts w:ascii="Times New Roman" w:hAnsi="Times New Roman" w:cs="Times New Roman"/>
          <w:sz w:val="24"/>
          <w:szCs w:val="24"/>
        </w:rPr>
        <w:t>curriculum mapping process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, </w:t>
      </w:r>
      <w:r w:rsidR="00D03C1C">
        <w:rPr>
          <w:rFonts w:ascii="Times New Roman" w:hAnsi="Times New Roman" w:cs="Times New Roman"/>
          <w:sz w:val="24"/>
          <w:szCs w:val="24"/>
        </w:rPr>
        <w:t xml:space="preserve">with a focus on 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how to </w:t>
      </w:r>
      <w:r w:rsidR="003D4DD2">
        <w:rPr>
          <w:rFonts w:ascii="Times New Roman" w:hAnsi="Times New Roman" w:cs="Times New Roman"/>
          <w:sz w:val="24"/>
          <w:szCs w:val="24"/>
        </w:rPr>
        <w:t>design and implement this process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, and by extension </w:t>
      </w:r>
      <w:r w:rsidR="00D03C1C">
        <w:rPr>
          <w:rFonts w:ascii="Times New Roman" w:hAnsi="Times New Roman" w:cs="Times New Roman"/>
          <w:sz w:val="24"/>
          <w:szCs w:val="24"/>
        </w:rPr>
        <w:t xml:space="preserve">to 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consider how </w:t>
      </w:r>
      <w:r w:rsidR="001D4936">
        <w:rPr>
          <w:rFonts w:ascii="Times New Roman" w:hAnsi="Times New Roman" w:cs="Times New Roman"/>
          <w:sz w:val="24"/>
          <w:szCs w:val="24"/>
        </w:rPr>
        <w:t>course mapping and curriculum mapping</w:t>
      </w:r>
      <w:r w:rsidR="00D03C1C">
        <w:rPr>
          <w:rFonts w:ascii="Times New Roman" w:hAnsi="Times New Roman" w:cs="Times New Roman"/>
          <w:sz w:val="24"/>
          <w:szCs w:val="24"/>
        </w:rPr>
        <w:t xml:space="preserve"> can</w:t>
      </w:r>
      <w:r w:rsidR="001D4936">
        <w:rPr>
          <w:rFonts w:ascii="Times New Roman" w:hAnsi="Times New Roman" w:cs="Times New Roman"/>
          <w:sz w:val="24"/>
          <w:szCs w:val="24"/>
        </w:rPr>
        <w:t xml:space="preserve"> inspire student</w:t>
      </w:r>
      <w:r w:rsidR="0041728E" w:rsidRPr="00621803">
        <w:rPr>
          <w:rFonts w:ascii="Times New Roman" w:hAnsi="Times New Roman" w:cs="Times New Roman"/>
          <w:sz w:val="24"/>
          <w:szCs w:val="24"/>
        </w:rPr>
        <w:t xml:space="preserve"> learning.  </w:t>
      </w:r>
      <w:r w:rsidR="00561F0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B71563" w14:textId="5AE7D14D" w:rsidR="00ED4534" w:rsidRPr="00621803" w:rsidRDefault="00ED4534" w:rsidP="00ED453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3C4858"/>
          <w:sz w:val="21"/>
          <w:szCs w:val="21"/>
          <w:lang w:val="en-US" w:eastAsia="zh-CN" w:bidi="ar-SA"/>
        </w:rPr>
      </w:pPr>
      <w:r w:rsidRPr="00186770">
        <w:rPr>
          <w:rFonts w:ascii="Times New Roman" w:hAnsi="Times New Roman" w:cs="Times New Roman"/>
          <w:b/>
          <w:bCs/>
          <w:sz w:val="24"/>
          <w:szCs w:val="24"/>
        </w:rPr>
        <w:lastRenderedPageBreak/>
        <w:t>Session Description</w:t>
      </w:r>
    </w:p>
    <w:p w14:paraId="4AED3D5C" w14:textId="356D1349" w:rsidR="003C604C" w:rsidRPr="003C604C" w:rsidRDefault="005E0587" w:rsidP="003C604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session facilitator</w:t>
      </w:r>
      <w:r w:rsidR="00D03C1C">
        <w:rPr>
          <w:rFonts w:ascii="Times New Roman" w:hAnsi="Times New Roman" w:cs="Times New Roman"/>
          <w:sz w:val="24"/>
          <w:szCs w:val="24"/>
        </w:rPr>
        <w:t>, wh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1803">
        <w:rPr>
          <w:rFonts w:ascii="Times New Roman" w:hAnsi="Times New Roman" w:cs="Times New Roman"/>
          <w:sz w:val="24"/>
          <w:szCs w:val="24"/>
        </w:rPr>
        <w:t>recent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1803">
        <w:rPr>
          <w:rFonts w:ascii="Times New Roman" w:hAnsi="Times New Roman" w:cs="Times New Roman"/>
          <w:sz w:val="24"/>
          <w:szCs w:val="24"/>
        </w:rPr>
        <w:t>designed the course mapping and curriculum mapping</w:t>
      </w:r>
      <w:r>
        <w:rPr>
          <w:rFonts w:ascii="Times New Roman" w:hAnsi="Times New Roman" w:cs="Times New Roman"/>
          <w:sz w:val="24"/>
          <w:szCs w:val="24"/>
        </w:rPr>
        <w:t xml:space="preserve"> process</w:t>
      </w:r>
      <w:r w:rsidRPr="00621803">
        <w:rPr>
          <w:rFonts w:ascii="Times New Roman" w:hAnsi="Times New Roman" w:cs="Times New Roman"/>
          <w:sz w:val="24"/>
          <w:szCs w:val="24"/>
        </w:rPr>
        <w:t xml:space="preserve"> at her institution</w:t>
      </w:r>
      <w:r w:rsidR="00D03C1C">
        <w:rPr>
          <w:rFonts w:ascii="Times New Roman" w:hAnsi="Times New Roman" w:cs="Times New Roman"/>
          <w:sz w:val="24"/>
          <w:szCs w:val="24"/>
        </w:rPr>
        <w:t>,</w:t>
      </w:r>
      <w:r w:rsidRPr="00621803">
        <w:rPr>
          <w:rFonts w:ascii="Times New Roman" w:hAnsi="Times New Roman" w:cs="Times New Roman"/>
          <w:sz w:val="24"/>
          <w:szCs w:val="24"/>
        </w:rPr>
        <w:t xml:space="preserve"> will share her experiences in design</w:t>
      </w:r>
      <w:r w:rsidR="00366ADA">
        <w:rPr>
          <w:rFonts w:ascii="Times New Roman" w:hAnsi="Times New Roman" w:cs="Times New Roman"/>
          <w:sz w:val="24"/>
          <w:szCs w:val="24"/>
        </w:rPr>
        <w:t>ing the</w:t>
      </w:r>
      <w:r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Pr="00180C20">
        <w:rPr>
          <w:rFonts w:ascii="Times New Roman" w:hAnsi="Times New Roman" w:cs="Times New Roman"/>
          <w:sz w:val="24"/>
          <w:szCs w:val="24"/>
        </w:rPr>
        <w:t>course mapping and curriculum mapping process</w:t>
      </w:r>
      <w:r w:rsidRPr="00621803">
        <w:rPr>
          <w:rFonts w:ascii="Times New Roman" w:hAnsi="Times New Roman" w:cs="Times New Roman"/>
          <w:sz w:val="24"/>
          <w:szCs w:val="24"/>
        </w:rPr>
        <w:t xml:space="preserve">. </w:t>
      </w:r>
      <w:r w:rsidR="00004DED" w:rsidRPr="00621803">
        <w:rPr>
          <w:rFonts w:ascii="Times New Roman" w:hAnsi="Times New Roman" w:cs="Times New Roman"/>
          <w:sz w:val="24"/>
          <w:szCs w:val="24"/>
        </w:rPr>
        <w:t xml:space="preserve">The session will seek to build a discussion </w:t>
      </w:r>
      <w:r w:rsidR="007E7176">
        <w:rPr>
          <w:rFonts w:ascii="Times New Roman" w:hAnsi="Times New Roman" w:cs="Times New Roman"/>
          <w:sz w:val="24"/>
          <w:szCs w:val="24"/>
        </w:rPr>
        <w:t>about</w:t>
      </w:r>
      <w:r w:rsidR="00004DED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7E7176">
        <w:rPr>
          <w:rFonts w:ascii="Times New Roman" w:hAnsi="Times New Roman" w:cs="Times New Roman"/>
          <w:sz w:val="24"/>
          <w:szCs w:val="24"/>
        </w:rPr>
        <w:t>how to approach curriculum mapping in the AACSB Assurance of Learning (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7E7176">
        <w:rPr>
          <w:rFonts w:ascii="Times New Roman" w:hAnsi="Times New Roman" w:cs="Times New Roman"/>
          <w:sz w:val="24"/>
          <w:szCs w:val="24"/>
        </w:rPr>
        <w:t>) process in a stepwise manner.</w:t>
      </w:r>
      <w:r w:rsidR="007E7176"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7E7176">
        <w:rPr>
          <w:rFonts w:ascii="Times New Roman" w:hAnsi="Times New Roman" w:cs="Times New Roman"/>
          <w:sz w:val="24"/>
          <w:szCs w:val="24"/>
        </w:rPr>
        <w:t xml:space="preserve">The participants will discuss the impact of the new AACSB 2020 standards on the 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7E7176">
        <w:rPr>
          <w:rFonts w:ascii="Times New Roman" w:hAnsi="Times New Roman" w:cs="Times New Roman"/>
          <w:sz w:val="24"/>
          <w:szCs w:val="24"/>
        </w:rPr>
        <w:t xml:space="preserve"> process.</w:t>
      </w:r>
      <w:r w:rsidR="003C604C" w:rsidRPr="00577423">
        <w:rPr>
          <w:rFonts w:ascii="Times New Roman" w:hAnsi="Times New Roman" w:cs="Times New Roman"/>
          <w:sz w:val="24"/>
          <w:szCs w:val="24"/>
        </w:rPr>
        <w:t xml:space="preserve"> </w:t>
      </w:r>
      <w:r w:rsidR="00577423" w:rsidRPr="00577423">
        <w:rPr>
          <w:rFonts w:ascii="Times New Roman" w:hAnsi="Times New Roman" w:cs="Times New Roman"/>
          <w:sz w:val="24"/>
          <w:szCs w:val="24"/>
        </w:rPr>
        <w:t xml:space="preserve">The </w:t>
      </w:r>
      <w:r w:rsidR="003C604C" w:rsidRPr="003C604C">
        <w:rPr>
          <w:rFonts w:ascii="Times New Roman" w:hAnsi="Times New Roman" w:cs="Times New Roman"/>
          <w:sz w:val="24"/>
          <w:szCs w:val="24"/>
        </w:rPr>
        <w:t>new Standard 4 includes</w:t>
      </w:r>
      <w:r w:rsidR="00D03C1C">
        <w:rPr>
          <w:rFonts w:ascii="Times New Roman" w:hAnsi="Times New Roman" w:cs="Times New Roman"/>
          <w:sz w:val="24"/>
          <w:szCs w:val="24"/>
        </w:rPr>
        <w:t xml:space="preserve"> the following</w:t>
      </w:r>
      <w:r w:rsidR="003C604C" w:rsidRPr="003C604C">
        <w:rPr>
          <w:rFonts w:ascii="Times New Roman" w:hAnsi="Times New Roman" w:cs="Times New Roman"/>
          <w:sz w:val="24"/>
          <w:szCs w:val="24"/>
        </w:rPr>
        <w:t xml:space="preserve">: (1) </w:t>
      </w:r>
      <w:r w:rsidR="00D03C1C">
        <w:rPr>
          <w:rFonts w:ascii="Times New Roman" w:hAnsi="Times New Roman" w:cs="Times New Roman"/>
          <w:sz w:val="24"/>
          <w:szCs w:val="24"/>
        </w:rPr>
        <w:t>C</w:t>
      </w:r>
      <w:r w:rsidR="003C604C" w:rsidRPr="003C604C">
        <w:rPr>
          <w:rFonts w:ascii="Times New Roman" w:hAnsi="Times New Roman" w:cs="Times New Roman"/>
          <w:sz w:val="24"/>
          <w:szCs w:val="24"/>
        </w:rPr>
        <w:t>ompetency goals are defined in a broader way and at a higher level than the learning goals in the 2013 standards</w:t>
      </w:r>
      <w:r w:rsidR="00D03C1C">
        <w:rPr>
          <w:rFonts w:ascii="Times New Roman" w:hAnsi="Times New Roman" w:cs="Times New Roman"/>
          <w:sz w:val="24"/>
          <w:szCs w:val="24"/>
        </w:rPr>
        <w:t xml:space="preserve">. </w:t>
      </w:r>
      <w:r w:rsidR="003C604C" w:rsidRPr="003C604C">
        <w:rPr>
          <w:rFonts w:ascii="Times New Roman" w:hAnsi="Times New Roman" w:cs="Times New Roman"/>
          <w:sz w:val="24"/>
          <w:szCs w:val="24"/>
        </w:rPr>
        <w:t>(2)</w:t>
      </w:r>
      <w:r w:rsidR="00577423">
        <w:rPr>
          <w:rFonts w:ascii="Times New Roman" w:hAnsi="Times New Roman" w:cs="Times New Roman"/>
          <w:sz w:val="24"/>
          <w:szCs w:val="24"/>
        </w:rPr>
        <w:t xml:space="preserve"> </w:t>
      </w:r>
      <w:r w:rsidR="00D03C1C">
        <w:rPr>
          <w:rFonts w:ascii="Times New Roman" w:hAnsi="Times New Roman" w:cs="Times New Roman"/>
          <w:sz w:val="24"/>
          <w:szCs w:val="24"/>
        </w:rPr>
        <w:t>W</w:t>
      </w:r>
      <w:r w:rsidR="003C604C" w:rsidRPr="003C604C">
        <w:rPr>
          <w:rFonts w:ascii="Times New Roman" w:hAnsi="Times New Roman" w:cs="Times New Roman"/>
          <w:sz w:val="24"/>
          <w:szCs w:val="24"/>
        </w:rPr>
        <w:t>e are expected to document the use of current and emerging technologies in the program</w:t>
      </w:r>
      <w:r w:rsidR="00D03C1C">
        <w:rPr>
          <w:rFonts w:ascii="Times New Roman" w:hAnsi="Times New Roman" w:cs="Times New Roman"/>
          <w:sz w:val="24"/>
          <w:szCs w:val="24"/>
        </w:rPr>
        <w:t>.</w:t>
      </w:r>
      <w:r w:rsidR="003C604C" w:rsidRPr="003C604C">
        <w:rPr>
          <w:rFonts w:ascii="Times New Roman" w:hAnsi="Times New Roman" w:cs="Times New Roman"/>
          <w:sz w:val="24"/>
          <w:szCs w:val="24"/>
        </w:rPr>
        <w:t xml:space="preserve"> (3) </w:t>
      </w:r>
      <w:r w:rsidR="00D03C1C">
        <w:rPr>
          <w:rFonts w:ascii="Times New Roman" w:hAnsi="Times New Roman" w:cs="Times New Roman"/>
          <w:sz w:val="24"/>
          <w:szCs w:val="24"/>
        </w:rPr>
        <w:t>C</w:t>
      </w:r>
      <w:r w:rsidR="003C604C" w:rsidRPr="003C604C">
        <w:rPr>
          <w:rFonts w:ascii="Times New Roman" w:hAnsi="Times New Roman" w:cs="Times New Roman"/>
          <w:sz w:val="24"/>
          <w:szCs w:val="24"/>
        </w:rPr>
        <w:t xml:space="preserve">urricular content needs to promote innovation, experiential learning and positive societal impact. The new Standard 9 emphasizes the overall positive societal impact of the school and its students. The schools need to </w:t>
      </w:r>
      <w:r w:rsidR="00D03C1C">
        <w:rPr>
          <w:rFonts w:ascii="Times New Roman" w:hAnsi="Times New Roman" w:cs="Times New Roman"/>
          <w:sz w:val="24"/>
          <w:szCs w:val="24"/>
        </w:rPr>
        <w:t>clarify</w:t>
      </w:r>
      <w:r w:rsidR="003C604C" w:rsidRPr="003C604C">
        <w:rPr>
          <w:rFonts w:ascii="Times New Roman" w:hAnsi="Times New Roman" w:cs="Times New Roman"/>
          <w:sz w:val="24"/>
          <w:szCs w:val="24"/>
        </w:rPr>
        <w:t xml:space="preserve"> the explicit assessment and measure of the impact on society at various levels. </w:t>
      </w:r>
    </w:p>
    <w:p w14:paraId="20855647" w14:textId="77777777" w:rsidR="00004DED" w:rsidRPr="00621803" w:rsidRDefault="00004DED" w:rsidP="00F52E4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Session timeline:</w:t>
      </w:r>
    </w:p>
    <w:p w14:paraId="20855648" w14:textId="385D8FA3" w:rsidR="00004DED" w:rsidRPr="00621803" w:rsidRDefault="00004DED" w:rsidP="00F52E49">
      <w:pPr>
        <w:pStyle w:val="ListParagraph"/>
        <w:numPr>
          <w:ilvl w:val="0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Introduction and framing</w:t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  <w:t>1</w:t>
      </w:r>
      <w:r w:rsidR="00B128F4">
        <w:rPr>
          <w:rFonts w:ascii="Times New Roman" w:hAnsi="Times New Roman" w:cs="Times New Roman"/>
          <w:sz w:val="24"/>
          <w:szCs w:val="24"/>
        </w:rPr>
        <w:t>0</w:t>
      </w:r>
      <w:r w:rsidRPr="00621803">
        <w:rPr>
          <w:rFonts w:ascii="Times New Roman" w:hAnsi="Times New Roman" w:cs="Times New Roman"/>
          <w:sz w:val="24"/>
          <w:szCs w:val="24"/>
        </w:rPr>
        <w:t xml:space="preserve"> minutes</w:t>
      </w:r>
    </w:p>
    <w:p w14:paraId="20855649" w14:textId="3E0BCCB9" w:rsidR="00004DED" w:rsidRPr="00621803" w:rsidRDefault="00004DED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Ask each person to introduce </w:t>
      </w:r>
      <w:r w:rsidR="00C9100A">
        <w:rPr>
          <w:rFonts w:ascii="Times New Roman" w:hAnsi="Times New Roman" w:cs="Times New Roman"/>
          <w:sz w:val="24"/>
          <w:szCs w:val="24"/>
        </w:rPr>
        <w:t>himself or herself</w:t>
      </w:r>
      <w:r w:rsidRPr="00621803">
        <w:rPr>
          <w:rFonts w:ascii="Times New Roman" w:hAnsi="Times New Roman" w:cs="Times New Roman"/>
          <w:sz w:val="24"/>
          <w:szCs w:val="24"/>
        </w:rPr>
        <w:t xml:space="preserve"> and answer </w:t>
      </w:r>
      <w:r w:rsidR="00C9100A">
        <w:rPr>
          <w:rFonts w:ascii="Times New Roman" w:hAnsi="Times New Roman" w:cs="Times New Roman"/>
          <w:sz w:val="24"/>
          <w:szCs w:val="24"/>
        </w:rPr>
        <w:t>three</w:t>
      </w:r>
      <w:r w:rsidRPr="00621803">
        <w:rPr>
          <w:rFonts w:ascii="Times New Roman" w:hAnsi="Times New Roman" w:cs="Times New Roman"/>
          <w:sz w:val="24"/>
          <w:szCs w:val="24"/>
        </w:rPr>
        <w:t xml:space="preserve"> questions:</w:t>
      </w:r>
    </w:p>
    <w:p w14:paraId="2085564A" w14:textId="7D9FFD78" w:rsidR="00004DED" w:rsidRPr="00621803" w:rsidRDefault="00004DED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What</w:t>
      </w:r>
      <w:r w:rsidR="00366ADA">
        <w:rPr>
          <w:rFonts w:ascii="Times New Roman" w:hAnsi="Times New Roman" w:cs="Times New Roman"/>
          <w:sz w:val="24"/>
          <w:szCs w:val="24"/>
        </w:rPr>
        <w:t xml:space="preserve"> is</w:t>
      </w:r>
      <w:r w:rsidRPr="00621803">
        <w:rPr>
          <w:rFonts w:ascii="Times New Roman" w:hAnsi="Times New Roman" w:cs="Times New Roman"/>
          <w:sz w:val="24"/>
          <w:szCs w:val="24"/>
        </w:rPr>
        <w:t xml:space="preserve"> about this topic </w:t>
      </w:r>
      <w:r w:rsidR="00366ADA">
        <w:rPr>
          <w:rFonts w:ascii="Times New Roman" w:hAnsi="Times New Roman" w:cs="Times New Roman"/>
          <w:sz w:val="24"/>
          <w:szCs w:val="24"/>
        </w:rPr>
        <w:t xml:space="preserve">that </w:t>
      </w:r>
      <w:r w:rsidRPr="00621803">
        <w:rPr>
          <w:rFonts w:ascii="Times New Roman" w:hAnsi="Times New Roman" w:cs="Times New Roman"/>
          <w:sz w:val="24"/>
          <w:szCs w:val="24"/>
        </w:rPr>
        <w:t>most excites them?</w:t>
      </w:r>
    </w:p>
    <w:p w14:paraId="2085564B" w14:textId="65B997AB" w:rsidR="00004DED" w:rsidRPr="00621803" w:rsidRDefault="00004DED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>What is their institutional context (subject area, size of department, number of students</w:t>
      </w:r>
      <w:r w:rsidR="00C9100A">
        <w:rPr>
          <w:rFonts w:ascii="Times New Roman" w:hAnsi="Times New Roman" w:cs="Times New Roman"/>
          <w:sz w:val="24"/>
          <w:szCs w:val="24"/>
        </w:rPr>
        <w:t>,</w:t>
      </w:r>
      <w:r w:rsidRPr="00621803">
        <w:rPr>
          <w:rFonts w:ascii="Times New Roman" w:hAnsi="Times New Roman" w:cs="Times New Roman"/>
          <w:sz w:val="24"/>
          <w:szCs w:val="24"/>
        </w:rPr>
        <w:t xml:space="preserve"> </w:t>
      </w:r>
      <w:r w:rsidR="0075408B" w:rsidRPr="00621803">
        <w:rPr>
          <w:rFonts w:ascii="Times New Roman" w:hAnsi="Times New Roman" w:cs="Times New Roman"/>
          <w:sz w:val="24"/>
          <w:szCs w:val="24"/>
        </w:rPr>
        <w:t>etc.</w:t>
      </w:r>
      <w:r w:rsidRPr="00621803">
        <w:rPr>
          <w:rFonts w:ascii="Times New Roman" w:hAnsi="Times New Roman" w:cs="Times New Roman"/>
          <w:sz w:val="24"/>
          <w:szCs w:val="24"/>
        </w:rPr>
        <w:t>)?</w:t>
      </w:r>
    </w:p>
    <w:p w14:paraId="2085564C" w14:textId="748F6038" w:rsidR="00004DED" w:rsidRPr="00621803" w:rsidRDefault="00004DED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What seems most challenging about </w:t>
      </w:r>
      <w:r w:rsidR="00723978">
        <w:rPr>
          <w:rFonts w:ascii="Times New Roman" w:hAnsi="Times New Roman" w:cs="Times New Roman"/>
          <w:sz w:val="24"/>
          <w:szCs w:val="24"/>
        </w:rPr>
        <w:t>Assurance of Learning (</w:t>
      </w:r>
      <w:r w:rsidR="00D770D6">
        <w:rPr>
          <w:rFonts w:ascii="Times New Roman" w:hAnsi="Times New Roman" w:cs="Times New Roman"/>
          <w:sz w:val="24"/>
          <w:szCs w:val="24"/>
        </w:rPr>
        <w:t>AOL</w:t>
      </w:r>
      <w:r w:rsidR="00723978">
        <w:rPr>
          <w:rFonts w:ascii="Times New Roman" w:hAnsi="Times New Roman" w:cs="Times New Roman"/>
          <w:sz w:val="24"/>
          <w:szCs w:val="24"/>
        </w:rPr>
        <w:t xml:space="preserve">) </w:t>
      </w:r>
      <w:r w:rsidRPr="00621803">
        <w:rPr>
          <w:rFonts w:ascii="Times New Roman" w:hAnsi="Times New Roman" w:cs="Times New Roman"/>
          <w:sz w:val="24"/>
          <w:szCs w:val="24"/>
        </w:rPr>
        <w:t xml:space="preserve">across the </w:t>
      </w:r>
      <w:r w:rsidR="00B5650F" w:rsidRPr="00621803">
        <w:rPr>
          <w:rFonts w:ascii="Times New Roman" w:hAnsi="Times New Roman" w:cs="Times New Roman"/>
          <w:sz w:val="24"/>
          <w:szCs w:val="24"/>
        </w:rPr>
        <w:t>curriculum?</w:t>
      </w:r>
    </w:p>
    <w:p w14:paraId="2085564D" w14:textId="3177EA0D" w:rsidR="00B5650F" w:rsidRPr="00621803" w:rsidRDefault="00B5650F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Share motivation for the session and experience in designing </w:t>
      </w:r>
      <w:r w:rsidR="00B9061B">
        <w:rPr>
          <w:rFonts w:ascii="Times New Roman" w:hAnsi="Times New Roman" w:cs="Times New Roman"/>
          <w:sz w:val="24"/>
          <w:szCs w:val="24"/>
        </w:rPr>
        <w:t xml:space="preserve">the </w:t>
      </w:r>
      <w:r w:rsidR="00B9061B" w:rsidRPr="00B9061B">
        <w:rPr>
          <w:rFonts w:ascii="Times New Roman" w:hAnsi="Times New Roman" w:cs="Times New Roman"/>
          <w:sz w:val="24"/>
          <w:szCs w:val="24"/>
        </w:rPr>
        <w:t xml:space="preserve">course mapping and curriculum mapping process at </w:t>
      </w:r>
      <w:r w:rsidR="00B9061B">
        <w:rPr>
          <w:rFonts w:ascii="Times New Roman" w:hAnsi="Times New Roman" w:cs="Times New Roman"/>
          <w:sz w:val="24"/>
          <w:szCs w:val="24"/>
        </w:rPr>
        <w:t>my</w:t>
      </w:r>
      <w:r w:rsidR="00B9061B" w:rsidRPr="00B9061B">
        <w:rPr>
          <w:rFonts w:ascii="Times New Roman" w:hAnsi="Times New Roman" w:cs="Times New Roman"/>
          <w:sz w:val="24"/>
          <w:szCs w:val="24"/>
        </w:rPr>
        <w:t xml:space="preserve"> institution</w:t>
      </w:r>
      <w:r w:rsidR="00752407" w:rsidRPr="003D757D">
        <w:rPr>
          <w:rFonts w:ascii="Times New Roman" w:hAnsi="Times New Roman" w:cs="Times New Roman"/>
          <w:sz w:val="24"/>
          <w:szCs w:val="24"/>
        </w:rPr>
        <w:t xml:space="preserve"> </w:t>
      </w:r>
      <w:r w:rsidR="003D757D" w:rsidRPr="003D757D">
        <w:rPr>
          <w:rFonts w:ascii="Times New Roman" w:hAnsi="Times New Roman" w:cs="Times New Roman"/>
          <w:sz w:val="24"/>
          <w:szCs w:val="24"/>
        </w:rPr>
        <w:t xml:space="preserve">(I will share the attached </w:t>
      </w:r>
      <w:r w:rsidR="00752407" w:rsidRPr="00EB517D">
        <w:rPr>
          <w:rFonts w:ascii="Times New Roman" w:hAnsi="Times New Roman" w:cs="Times New Roman"/>
          <w:i/>
          <w:iCs/>
          <w:sz w:val="24"/>
          <w:szCs w:val="24"/>
        </w:rPr>
        <w:t>Appendix: A Step-by-Step Guide to Course Mapping and Curriculum Mapping</w:t>
      </w:r>
      <w:r w:rsidR="00EB517D">
        <w:rPr>
          <w:rFonts w:ascii="Times New Roman" w:hAnsi="Times New Roman" w:cs="Times New Roman"/>
          <w:sz w:val="24"/>
          <w:szCs w:val="24"/>
        </w:rPr>
        <w:t>)</w:t>
      </w:r>
      <w:r w:rsidR="00C9100A">
        <w:rPr>
          <w:rFonts w:ascii="Times New Roman" w:hAnsi="Times New Roman" w:cs="Times New Roman"/>
          <w:sz w:val="24"/>
          <w:szCs w:val="24"/>
        </w:rPr>
        <w:t>.</w:t>
      </w:r>
    </w:p>
    <w:p w14:paraId="4CFE97E0" w14:textId="7CEEC98E" w:rsidR="00E31EC7" w:rsidRPr="00621803" w:rsidRDefault="00E31EC7" w:rsidP="00E31EC7">
      <w:pPr>
        <w:pStyle w:val="ListParagraph"/>
        <w:numPr>
          <w:ilvl w:val="0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Course</w:t>
      </w:r>
      <w:r w:rsidRPr="001A761D">
        <w:rPr>
          <w:rFonts w:ascii="Times New Roman" w:hAnsi="Times New Roman" w:cs="Times New Roman"/>
          <w:sz w:val="24"/>
          <w:szCs w:val="24"/>
        </w:rPr>
        <w:t xml:space="preserve"> mapping</w:t>
      </w:r>
      <w:r w:rsidRPr="00621803">
        <w:rPr>
          <w:rFonts w:ascii="Times New Roman" w:hAnsi="Times New Roman" w:cs="Times New Roman"/>
          <w:sz w:val="24"/>
          <w:szCs w:val="24"/>
        </w:rPr>
        <w:t xml:space="preserve"> methods</w:t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Pr="00621803">
        <w:rPr>
          <w:rFonts w:ascii="Times New Roman" w:hAnsi="Times New Roman" w:cs="Times New Roman"/>
          <w:sz w:val="24"/>
          <w:szCs w:val="24"/>
        </w:rPr>
        <w:tab/>
      </w:r>
      <w:r w:rsidR="00B128F4">
        <w:rPr>
          <w:rFonts w:ascii="Times New Roman" w:hAnsi="Times New Roman" w:cs="Times New Roman"/>
          <w:sz w:val="24"/>
          <w:szCs w:val="24"/>
        </w:rPr>
        <w:t>20</w:t>
      </w:r>
      <w:r w:rsidRPr="00621803">
        <w:rPr>
          <w:rFonts w:ascii="Times New Roman" w:hAnsi="Times New Roman" w:cs="Times New Roman"/>
          <w:sz w:val="24"/>
          <w:szCs w:val="24"/>
        </w:rPr>
        <w:t xml:space="preserve"> minutes</w:t>
      </w:r>
    </w:p>
    <w:p w14:paraId="5E1551C0" w14:textId="56564515" w:rsidR="00E31EC7" w:rsidRPr="00621803" w:rsidRDefault="00E31EC7" w:rsidP="00E31EC7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Discuss current methods of </w:t>
      </w:r>
      <w:r>
        <w:rPr>
          <w:rFonts w:ascii="Times New Roman" w:hAnsi="Times New Roman" w:cs="Times New Roman"/>
          <w:sz w:val="24"/>
          <w:szCs w:val="24"/>
        </w:rPr>
        <w:t>course mapping</w:t>
      </w:r>
    </w:p>
    <w:p w14:paraId="72EE29BC" w14:textId="77777777" w:rsidR="00E31EC7" w:rsidRPr="00621803" w:rsidRDefault="00E31EC7" w:rsidP="00E31EC7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621803">
        <w:rPr>
          <w:rFonts w:ascii="Times New Roman" w:hAnsi="Times New Roman" w:cs="Times New Roman"/>
          <w:i/>
          <w:iCs/>
          <w:sz w:val="24"/>
          <w:szCs w:val="24"/>
        </w:rPr>
        <w:t>What are schools using?</w:t>
      </w:r>
    </w:p>
    <w:p w14:paraId="35C3FC38" w14:textId="6400719F" w:rsidR="00E31EC7" w:rsidRPr="00621803" w:rsidRDefault="00C9100A" w:rsidP="00E31EC7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dentify b</w:t>
      </w:r>
      <w:r w:rsidR="00E31EC7" w:rsidRPr="00621803">
        <w:rPr>
          <w:rFonts w:ascii="Times New Roman" w:hAnsi="Times New Roman" w:cs="Times New Roman"/>
          <w:sz w:val="24"/>
          <w:szCs w:val="24"/>
        </w:rPr>
        <w:t>enefits and challenges of these system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AAFD1FA" w14:textId="7B812F15" w:rsidR="00E31EC7" w:rsidRPr="00621803" w:rsidRDefault="00E31EC7" w:rsidP="00E31EC7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Discuss </w:t>
      </w:r>
      <w:r>
        <w:rPr>
          <w:rFonts w:ascii="Times New Roman" w:hAnsi="Times New Roman" w:cs="Times New Roman"/>
          <w:sz w:val="24"/>
          <w:szCs w:val="24"/>
        </w:rPr>
        <w:t>new</w:t>
      </w:r>
      <w:r w:rsidRPr="00621803">
        <w:rPr>
          <w:rFonts w:ascii="Times New Roman" w:hAnsi="Times New Roman" w:cs="Times New Roman"/>
          <w:sz w:val="24"/>
          <w:szCs w:val="24"/>
        </w:rPr>
        <w:t xml:space="preserve"> methods of </w:t>
      </w:r>
      <w:r>
        <w:rPr>
          <w:rFonts w:ascii="Times New Roman" w:hAnsi="Times New Roman" w:cs="Times New Roman"/>
          <w:sz w:val="24"/>
          <w:szCs w:val="24"/>
        </w:rPr>
        <w:t>course</w:t>
      </w:r>
      <w:r w:rsidRPr="0026354F">
        <w:rPr>
          <w:rFonts w:ascii="Times New Roman" w:hAnsi="Times New Roman" w:cs="Times New Roman"/>
          <w:sz w:val="24"/>
          <w:szCs w:val="24"/>
        </w:rPr>
        <w:t xml:space="preserve"> mapping</w:t>
      </w:r>
    </w:p>
    <w:p w14:paraId="0617314D" w14:textId="299C751A" w:rsidR="00E31EC7" w:rsidRPr="00621803" w:rsidRDefault="00E31EC7" w:rsidP="00E31EC7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Ask: 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 xml:space="preserve">Do our current methods capture </w:t>
      </w:r>
      <w:r>
        <w:rPr>
          <w:rFonts w:ascii="Times New Roman" w:hAnsi="Times New Roman" w:cs="Times New Roman"/>
          <w:i/>
          <w:iCs/>
          <w:sz w:val="24"/>
          <w:szCs w:val="24"/>
        </w:rPr>
        <w:t>the linkages</w:t>
      </w:r>
      <w:r w:rsidR="00C9100A">
        <w:rPr>
          <w:rFonts w:ascii="Times New Roman" w:hAnsi="Times New Roman" w:cs="Times New Roman"/>
          <w:i/>
          <w:iCs/>
          <w:sz w:val="24"/>
          <w:szCs w:val="24"/>
        </w:rPr>
        <w:t xml:space="preserve"> of course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to shared learning goals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>?</w:t>
      </w:r>
    </w:p>
    <w:p w14:paraId="20855652" w14:textId="72453F62" w:rsidR="00B5650F" w:rsidRPr="00E31EC7" w:rsidRDefault="00E31EC7" w:rsidP="00E31EC7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Identify potential ways of </w:t>
      </w:r>
      <w:r>
        <w:rPr>
          <w:rFonts w:ascii="Times New Roman" w:hAnsi="Times New Roman" w:cs="Times New Roman"/>
          <w:sz w:val="24"/>
          <w:szCs w:val="24"/>
        </w:rPr>
        <w:t xml:space="preserve">improving </w:t>
      </w:r>
      <w:r w:rsidRPr="00621803">
        <w:rPr>
          <w:rFonts w:ascii="Times New Roman" w:hAnsi="Times New Roman" w:cs="Times New Roman"/>
          <w:sz w:val="24"/>
          <w:szCs w:val="24"/>
        </w:rPr>
        <w:t xml:space="preserve">the </w:t>
      </w:r>
      <w:r w:rsidR="008D740E">
        <w:rPr>
          <w:rFonts w:ascii="Times New Roman" w:hAnsi="Times New Roman" w:cs="Times New Roman"/>
          <w:sz w:val="24"/>
          <w:szCs w:val="24"/>
        </w:rPr>
        <w:t>course</w:t>
      </w:r>
      <w:r w:rsidRPr="00E31EC7">
        <w:rPr>
          <w:rFonts w:ascii="Times New Roman" w:hAnsi="Times New Roman" w:cs="Times New Roman"/>
          <w:sz w:val="24"/>
          <w:szCs w:val="24"/>
        </w:rPr>
        <w:t xml:space="preserve"> mapping</w:t>
      </w:r>
      <w:r>
        <w:rPr>
          <w:rFonts w:ascii="Times New Roman" w:hAnsi="Times New Roman" w:cs="Times New Roman"/>
          <w:sz w:val="24"/>
          <w:szCs w:val="24"/>
        </w:rPr>
        <w:t xml:space="preserve"> process</w:t>
      </w:r>
      <w:r w:rsidR="00C9100A">
        <w:rPr>
          <w:rFonts w:ascii="Times New Roman" w:hAnsi="Times New Roman" w:cs="Times New Roman"/>
          <w:sz w:val="24"/>
          <w:szCs w:val="24"/>
        </w:rPr>
        <w:t>.</w:t>
      </w:r>
    </w:p>
    <w:p w14:paraId="20855653" w14:textId="16478FAB" w:rsidR="00B5650F" w:rsidRPr="00621803" w:rsidRDefault="001A761D" w:rsidP="00F52E49">
      <w:pPr>
        <w:pStyle w:val="ListParagraph"/>
        <w:numPr>
          <w:ilvl w:val="0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Pr="001A761D">
        <w:rPr>
          <w:rFonts w:ascii="Times New Roman" w:hAnsi="Times New Roman" w:cs="Times New Roman"/>
          <w:sz w:val="24"/>
          <w:szCs w:val="24"/>
        </w:rPr>
        <w:t>urriculum mapping</w:t>
      </w:r>
      <w:r w:rsidR="00004DED" w:rsidRPr="00621803">
        <w:rPr>
          <w:rFonts w:ascii="Times New Roman" w:hAnsi="Times New Roman" w:cs="Times New Roman"/>
          <w:sz w:val="24"/>
          <w:szCs w:val="24"/>
        </w:rPr>
        <w:t xml:space="preserve"> methods</w:t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261231" w:rsidRPr="00621803">
        <w:rPr>
          <w:rFonts w:ascii="Times New Roman" w:hAnsi="Times New Roman" w:cs="Times New Roman"/>
          <w:sz w:val="24"/>
          <w:szCs w:val="24"/>
        </w:rPr>
        <w:tab/>
      </w:r>
      <w:r w:rsidR="00B128F4">
        <w:rPr>
          <w:rFonts w:ascii="Times New Roman" w:hAnsi="Times New Roman" w:cs="Times New Roman"/>
          <w:sz w:val="24"/>
          <w:szCs w:val="24"/>
        </w:rPr>
        <w:t>20</w:t>
      </w:r>
      <w:r w:rsidR="00004DED" w:rsidRPr="00621803">
        <w:rPr>
          <w:rFonts w:ascii="Times New Roman" w:hAnsi="Times New Roman" w:cs="Times New Roman"/>
          <w:sz w:val="24"/>
          <w:szCs w:val="24"/>
        </w:rPr>
        <w:t xml:space="preserve"> minutes</w:t>
      </w:r>
    </w:p>
    <w:p w14:paraId="20855654" w14:textId="01DE323D" w:rsidR="00B5650F" w:rsidRPr="00621803" w:rsidRDefault="00B5650F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Discuss current methods of </w:t>
      </w:r>
      <w:r w:rsidR="00D36C20">
        <w:rPr>
          <w:rFonts w:ascii="Times New Roman" w:hAnsi="Times New Roman" w:cs="Times New Roman"/>
          <w:sz w:val="24"/>
          <w:szCs w:val="24"/>
        </w:rPr>
        <w:t>curriculum mapping</w:t>
      </w:r>
    </w:p>
    <w:p w14:paraId="20855655" w14:textId="77777777" w:rsidR="00B5650F" w:rsidRPr="00621803" w:rsidRDefault="00B5650F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621803">
        <w:rPr>
          <w:rFonts w:ascii="Times New Roman" w:hAnsi="Times New Roman" w:cs="Times New Roman"/>
          <w:i/>
          <w:iCs/>
          <w:sz w:val="24"/>
          <w:szCs w:val="24"/>
        </w:rPr>
        <w:t>What are schools using?</w:t>
      </w:r>
    </w:p>
    <w:p w14:paraId="20855656" w14:textId="655592A8" w:rsidR="00B5650F" w:rsidRPr="00621803" w:rsidRDefault="00C9100A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dentify b</w:t>
      </w:r>
      <w:r w:rsidR="00B5650F" w:rsidRPr="00621803">
        <w:rPr>
          <w:rFonts w:ascii="Times New Roman" w:hAnsi="Times New Roman" w:cs="Times New Roman"/>
          <w:sz w:val="24"/>
          <w:szCs w:val="24"/>
        </w:rPr>
        <w:t>enefits and challenges of these system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0855657" w14:textId="6CE4F18E" w:rsidR="00B5650F" w:rsidRPr="00621803" w:rsidRDefault="00B5650F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Discuss </w:t>
      </w:r>
      <w:r w:rsidR="0026354F">
        <w:rPr>
          <w:rFonts w:ascii="Times New Roman" w:hAnsi="Times New Roman" w:cs="Times New Roman"/>
          <w:sz w:val="24"/>
          <w:szCs w:val="24"/>
        </w:rPr>
        <w:t>new</w:t>
      </w:r>
      <w:r w:rsidRPr="00621803">
        <w:rPr>
          <w:rFonts w:ascii="Times New Roman" w:hAnsi="Times New Roman" w:cs="Times New Roman"/>
          <w:sz w:val="24"/>
          <w:szCs w:val="24"/>
        </w:rPr>
        <w:t xml:space="preserve"> methods of </w:t>
      </w:r>
      <w:r w:rsidR="0026354F" w:rsidRPr="0026354F">
        <w:rPr>
          <w:rFonts w:ascii="Times New Roman" w:hAnsi="Times New Roman" w:cs="Times New Roman"/>
          <w:sz w:val="24"/>
          <w:szCs w:val="24"/>
        </w:rPr>
        <w:t>curriculum mapping</w:t>
      </w:r>
    </w:p>
    <w:p w14:paraId="01C6BD71" w14:textId="5CD0C13E" w:rsidR="00A52B0E" w:rsidRPr="00465C46" w:rsidRDefault="00A52B0E" w:rsidP="00A52B0E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Ask: 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 xml:space="preserve">Do our current methods capture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he linkages </w:t>
      </w:r>
      <w:r w:rsidR="00C9100A">
        <w:rPr>
          <w:rFonts w:ascii="Times New Roman" w:hAnsi="Times New Roman" w:cs="Times New Roman"/>
          <w:i/>
          <w:iCs/>
          <w:sz w:val="24"/>
          <w:szCs w:val="24"/>
        </w:rPr>
        <w:t xml:space="preserve">of courses </w:t>
      </w:r>
      <w:r w:rsidR="00337E8C">
        <w:rPr>
          <w:rFonts w:ascii="Times New Roman" w:hAnsi="Times New Roman" w:cs="Times New Roman"/>
          <w:i/>
          <w:iCs/>
          <w:sz w:val="24"/>
          <w:szCs w:val="24"/>
        </w:rPr>
        <w:t>to shared learning goals</w:t>
      </w:r>
      <w:r w:rsidRPr="00621803">
        <w:rPr>
          <w:rFonts w:ascii="Times New Roman" w:hAnsi="Times New Roman" w:cs="Times New Roman"/>
          <w:i/>
          <w:iCs/>
          <w:sz w:val="24"/>
          <w:szCs w:val="24"/>
        </w:rPr>
        <w:t>?</w:t>
      </w:r>
    </w:p>
    <w:p w14:paraId="31660873" w14:textId="3BE01D8E" w:rsidR="00465C46" w:rsidRPr="00150E33" w:rsidRDefault="00465C46" w:rsidP="00A52B0E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t xml:space="preserve">Ask: </w:t>
      </w:r>
      <w:r w:rsidRPr="00465C46">
        <w:rPr>
          <w:rFonts w:ascii="Times New Roman" w:hAnsi="Times New Roman" w:cs="Times New Roman"/>
          <w:i/>
          <w:iCs/>
          <w:sz w:val="24"/>
          <w:szCs w:val="24"/>
        </w:rPr>
        <w:t xml:space="preserve">What is the impact of the new AACSB 2020 standards on the </w:t>
      </w:r>
      <w:r w:rsidR="00D770D6">
        <w:rPr>
          <w:rFonts w:ascii="Times New Roman" w:hAnsi="Times New Roman" w:cs="Times New Roman"/>
          <w:i/>
          <w:iCs/>
          <w:sz w:val="24"/>
          <w:szCs w:val="24"/>
        </w:rPr>
        <w:t>AOL</w:t>
      </w:r>
      <w:r w:rsidRPr="00465C46">
        <w:rPr>
          <w:rFonts w:ascii="Times New Roman" w:hAnsi="Times New Roman" w:cs="Times New Roman"/>
          <w:i/>
          <w:iCs/>
          <w:sz w:val="24"/>
          <w:szCs w:val="24"/>
        </w:rPr>
        <w:t xml:space="preserve"> process</w:t>
      </w:r>
      <w:r>
        <w:rPr>
          <w:rFonts w:ascii="Times New Roman" w:hAnsi="Times New Roman" w:cs="Times New Roman"/>
          <w:i/>
          <w:iCs/>
          <w:sz w:val="24"/>
          <w:szCs w:val="24"/>
        </w:rPr>
        <w:t>?</w:t>
      </w:r>
      <w:r w:rsidR="00615548">
        <w:rPr>
          <w:rFonts w:ascii="Times New Roman" w:hAnsi="Times New Roman" w:cs="Times New Roman"/>
          <w:i/>
          <w:iCs/>
          <w:sz w:val="24"/>
          <w:szCs w:val="24"/>
        </w:rPr>
        <w:t xml:space="preserve"> What </w:t>
      </w:r>
      <w:r w:rsidR="00C9100A">
        <w:rPr>
          <w:rFonts w:ascii="Times New Roman" w:hAnsi="Times New Roman" w:cs="Times New Roman"/>
          <w:i/>
          <w:iCs/>
          <w:sz w:val="24"/>
          <w:szCs w:val="24"/>
        </w:rPr>
        <w:t>are</w:t>
      </w:r>
      <w:r w:rsidR="00615548">
        <w:rPr>
          <w:rFonts w:ascii="Times New Roman" w:hAnsi="Times New Roman" w:cs="Times New Roman"/>
          <w:i/>
          <w:iCs/>
          <w:sz w:val="24"/>
          <w:szCs w:val="24"/>
        </w:rPr>
        <w:t xml:space="preserve"> possible</w:t>
      </w:r>
      <w:r w:rsidR="00615548" w:rsidRPr="00615548">
        <w:rPr>
          <w:rFonts w:ascii="Times New Roman" w:hAnsi="Times New Roman" w:cs="Times New Roman"/>
          <w:i/>
          <w:iCs/>
          <w:sz w:val="24"/>
          <w:szCs w:val="24"/>
        </w:rPr>
        <w:t xml:space="preserve"> strateg</w:t>
      </w:r>
      <w:r w:rsidR="00615548">
        <w:rPr>
          <w:rFonts w:ascii="Times New Roman" w:hAnsi="Times New Roman" w:cs="Times New Roman"/>
          <w:i/>
          <w:iCs/>
          <w:sz w:val="24"/>
          <w:szCs w:val="24"/>
        </w:rPr>
        <w:t>ies</w:t>
      </w:r>
      <w:r w:rsidR="00615548" w:rsidRPr="00615548">
        <w:rPr>
          <w:rFonts w:ascii="Times New Roman" w:hAnsi="Times New Roman" w:cs="Times New Roman"/>
          <w:i/>
          <w:iCs/>
          <w:sz w:val="24"/>
          <w:szCs w:val="24"/>
        </w:rPr>
        <w:t xml:space="preserve"> for </w:t>
      </w:r>
      <w:r w:rsidR="00615548">
        <w:rPr>
          <w:rFonts w:ascii="Times New Roman" w:hAnsi="Times New Roman" w:cs="Times New Roman"/>
          <w:i/>
          <w:iCs/>
          <w:sz w:val="24"/>
          <w:szCs w:val="24"/>
        </w:rPr>
        <w:t>meeting</w:t>
      </w:r>
      <w:r w:rsidR="004E5409">
        <w:rPr>
          <w:rFonts w:ascii="Times New Roman" w:hAnsi="Times New Roman" w:cs="Times New Roman"/>
          <w:i/>
          <w:iCs/>
          <w:sz w:val="24"/>
          <w:szCs w:val="24"/>
        </w:rPr>
        <w:t xml:space="preserve"> the </w:t>
      </w:r>
      <w:r w:rsidR="00615548" w:rsidRPr="00615548">
        <w:rPr>
          <w:rFonts w:ascii="Times New Roman" w:hAnsi="Times New Roman" w:cs="Times New Roman"/>
          <w:i/>
          <w:iCs/>
          <w:sz w:val="24"/>
          <w:szCs w:val="24"/>
        </w:rPr>
        <w:t xml:space="preserve">2020 </w:t>
      </w:r>
      <w:r w:rsidR="00D770D6" w:rsidRPr="00150E33">
        <w:rPr>
          <w:rFonts w:ascii="Times New Roman" w:hAnsi="Times New Roman" w:cs="Times New Roman"/>
          <w:i/>
          <w:iCs/>
          <w:sz w:val="24"/>
          <w:szCs w:val="24"/>
        </w:rPr>
        <w:t>AOL</w:t>
      </w:r>
      <w:r w:rsidR="004E5409" w:rsidRPr="00150E3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15548" w:rsidRPr="00150E33">
        <w:rPr>
          <w:rFonts w:ascii="Times New Roman" w:hAnsi="Times New Roman" w:cs="Times New Roman"/>
          <w:i/>
          <w:iCs/>
          <w:sz w:val="24"/>
          <w:szCs w:val="24"/>
        </w:rPr>
        <w:t>Standards</w:t>
      </w:r>
      <w:r w:rsidR="004E5409" w:rsidRPr="00150E33">
        <w:rPr>
          <w:rFonts w:ascii="Times New Roman" w:hAnsi="Times New Roman" w:cs="Times New Roman"/>
          <w:i/>
          <w:iCs/>
          <w:sz w:val="24"/>
          <w:szCs w:val="24"/>
        </w:rPr>
        <w:t>?</w:t>
      </w:r>
    </w:p>
    <w:p w14:paraId="2085565A" w14:textId="1FDAB55E" w:rsidR="00B5650F" w:rsidRPr="00150E33" w:rsidRDefault="00B5650F" w:rsidP="00F52E49">
      <w:pPr>
        <w:pStyle w:val="ListParagraph"/>
        <w:numPr>
          <w:ilvl w:val="2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Identify potential ways of </w:t>
      </w:r>
      <w:r w:rsidR="00337E8C" w:rsidRPr="00150E33">
        <w:rPr>
          <w:rFonts w:ascii="Times New Roman" w:hAnsi="Times New Roman" w:cs="Times New Roman"/>
          <w:sz w:val="24"/>
          <w:szCs w:val="24"/>
        </w:rPr>
        <w:t xml:space="preserve">improving </w:t>
      </w:r>
      <w:r w:rsidRPr="00150E33">
        <w:rPr>
          <w:rFonts w:ascii="Times New Roman" w:hAnsi="Times New Roman" w:cs="Times New Roman"/>
          <w:sz w:val="24"/>
          <w:szCs w:val="24"/>
        </w:rPr>
        <w:t xml:space="preserve">the </w:t>
      </w:r>
      <w:r w:rsidR="00E31EC7" w:rsidRPr="00150E33">
        <w:rPr>
          <w:rFonts w:ascii="Times New Roman" w:hAnsi="Times New Roman" w:cs="Times New Roman"/>
          <w:sz w:val="24"/>
          <w:szCs w:val="24"/>
        </w:rPr>
        <w:t>curriculum mapping process</w:t>
      </w:r>
      <w:r w:rsidR="00C9100A">
        <w:rPr>
          <w:rFonts w:ascii="Times New Roman" w:hAnsi="Times New Roman" w:cs="Times New Roman"/>
          <w:sz w:val="24"/>
          <w:szCs w:val="24"/>
        </w:rPr>
        <w:t>.</w:t>
      </w:r>
    </w:p>
    <w:p w14:paraId="2085565E" w14:textId="77777777" w:rsidR="00261231" w:rsidRPr="00150E33" w:rsidRDefault="00004DED" w:rsidP="00F52E49">
      <w:pPr>
        <w:pStyle w:val="ListParagraph"/>
        <w:numPr>
          <w:ilvl w:val="0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>Wrap up</w:t>
      </w:r>
      <w:r w:rsidRPr="00150E33">
        <w:rPr>
          <w:rFonts w:ascii="Times New Roman" w:hAnsi="Times New Roman" w:cs="Times New Roman"/>
          <w:sz w:val="24"/>
          <w:szCs w:val="24"/>
        </w:rPr>
        <w:tab/>
      </w:r>
      <w:r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</w:r>
      <w:r w:rsidR="00261231" w:rsidRPr="00150E33">
        <w:rPr>
          <w:rFonts w:ascii="Times New Roman" w:hAnsi="Times New Roman" w:cs="Times New Roman"/>
          <w:sz w:val="24"/>
          <w:szCs w:val="24"/>
        </w:rPr>
        <w:tab/>
        <w:t>10</w:t>
      </w:r>
      <w:r w:rsidRPr="00150E33">
        <w:rPr>
          <w:rFonts w:ascii="Times New Roman" w:hAnsi="Times New Roman" w:cs="Times New Roman"/>
          <w:sz w:val="24"/>
          <w:szCs w:val="24"/>
        </w:rPr>
        <w:t xml:space="preserve"> minutes</w:t>
      </w:r>
    </w:p>
    <w:p w14:paraId="2085565F" w14:textId="77777777" w:rsidR="00261231" w:rsidRPr="00150E33" w:rsidRDefault="00261231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Ask: </w:t>
      </w:r>
      <w:r w:rsidR="0094165B" w:rsidRPr="00150E33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Pr="00150E33">
        <w:rPr>
          <w:rFonts w:ascii="Times New Roman" w:hAnsi="Times New Roman" w:cs="Times New Roman"/>
          <w:i/>
          <w:iCs/>
          <w:sz w:val="24"/>
          <w:szCs w:val="24"/>
        </w:rPr>
        <w:t>hat from this session will you take back to your university?</w:t>
      </w:r>
    </w:p>
    <w:p w14:paraId="20855660" w14:textId="77BF850E" w:rsidR="00F1447D" w:rsidRPr="00150E33" w:rsidRDefault="00261231" w:rsidP="00F52E49">
      <w:pPr>
        <w:pStyle w:val="ListParagraph"/>
        <w:numPr>
          <w:ilvl w:val="1"/>
          <w:numId w:val="6"/>
        </w:num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Ask: </w:t>
      </w:r>
      <w:r w:rsidR="0094165B" w:rsidRPr="00150E33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Pr="00150E33">
        <w:rPr>
          <w:rFonts w:ascii="Times New Roman" w:hAnsi="Times New Roman" w:cs="Times New Roman"/>
          <w:i/>
          <w:iCs/>
          <w:sz w:val="24"/>
          <w:szCs w:val="24"/>
        </w:rPr>
        <w:t xml:space="preserve">hat challenges do you </w:t>
      </w:r>
      <w:r w:rsidR="0075408B" w:rsidRPr="00150E33">
        <w:rPr>
          <w:rFonts w:ascii="Times New Roman" w:hAnsi="Times New Roman" w:cs="Times New Roman"/>
          <w:i/>
          <w:iCs/>
          <w:sz w:val="24"/>
          <w:szCs w:val="24"/>
        </w:rPr>
        <w:t>foresee</w:t>
      </w:r>
      <w:r w:rsidRPr="00150E33">
        <w:rPr>
          <w:rFonts w:ascii="Times New Roman" w:hAnsi="Times New Roman" w:cs="Times New Roman"/>
          <w:i/>
          <w:iCs/>
          <w:sz w:val="24"/>
          <w:szCs w:val="24"/>
        </w:rPr>
        <w:t xml:space="preserve"> in bringing </w:t>
      </w:r>
      <w:r w:rsidR="00C9100A">
        <w:rPr>
          <w:rFonts w:ascii="Times New Roman" w:hAnsi="Times New Roman" w:cs="Times New Roman"/>
          <w:i/>
          <w:iCs/>
          <w:sz w:val="24"/>
          <w:szCs w:val="24"/>
        </w:rPr>
        <w:t>this information</w:t>
      </w:r>
      <w:r w:rsidRPr="00150E33">
        <w:rPr>
          <w:rFonts w:ascii="Times New Roman" w:hAnsi="Times New Roman" w:cs="Times New Roman"/>
          <w:i/>
          <w:iCs/>
          <w:sz w:val="24"/>
          <w:szCs w:val="24"/>
        </w:rPr>
        <w:t xml:space="preserve"> back? How can you overcome them? </w:t>
      </w:r>
    </w:p>
    <w:p w14:paraId="20855662" w14:textId="47C4BB96" w:rsidR="00261231" w:rsidRPr="00150E33" w:rsidRDefault="00087B1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50E33"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64378144" w14:textId="77777777" w:rsidR="008100F8" w:rsidRPr="00150E33" w:rsidRDefault="00261231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fldChar w:fldCharType="begin"/>
      </w:r>
      <w:r w:rsidRPr="00150E3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50E33">
        <w:rPr>
          <w:rFonts w:ascii="Times New Roman" w:hAnsi="Times New Roman" w:cs="Times New Roman"/>
          <w:sz w:val="24"/>
          <w:szCs w:val="24"/>
        </w:rPr>
        <w:fldChar w:fldCharType="separate"/>
      </w:r>
      <w:r w:rsidR="008100F8" w:rsidRPr="00150E33">
        <w:rPr>
          <w:rFonts w:ascii="Times New Roman" w:hAnsi="Times New Roman" w:cs="Times New Roman"/>
          <w:sz w:val="24"/>
          <w:szCs w:val="24"/>
        </w:rPr>
        <w:t>AACSB. 2019. Accreditation Standard 8 (2013 Business Standards): Curricula Management and Assurance of Learning: An interpretation.: AACSB.</w:t>
      </w:r>
    </w:p>
    <w:p w14:paraId="503E1322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lastRenderedPageBreak/>
        <w:t>AACSB. 2020. 2020 Guiding Principles and Standards for AACSB Business Accreditation: Association to Advance Collegiate Schools of Business.</w:t>
      </w:r>
    </w:p>
    <w:p w14:paraId="1C827BE3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Bloom, B. 1956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Taxonomy of Educational Objectives: The Classification of Educational Goals</w:t>
      </w:r>
      <w:r w:rsidRPr="00150E33">
        <w:rPr>
          <w:rFonts w:ascii="Times New Roman" w:hAnsi="Times New Roman" w:cs="Times New Roman"/>
          <w:sz w:val="24"/>
          <w:szCs w:val="24"/>
        </w:rPr>
        <w:t>. New York, N.Y.: D. McKay Co.</w:t>
      </w:r>
    </w:p>
    <w:p w14:paraId="1395FDDE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Brink, K. E., Palmer, T. B., &amp; Costigan, R. D. 2014. Learning Goals of AACSB-Accredited Undergraduate Business Programs: Predictors of Conformity Versus Differentiation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Journal of Education for Business</w:t>
      </w:r>
      <w:r w:rsidRPr="00150E33">
        <w:rPr>
          <w:rFonts w:ascii="Times New Roman" w:hAnsi="Times New Roman" w:cs="Times New Roman"/>
          <w:sz w:val="24"/>
          <w:szCs w:val="24"/>
        </w:rPr>
        <w:t>, 89(8): 425-432.</w:t>
      </w:r>
    </w:p>
    <w:p w14:paraId="5C048F97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Garrett, N., Marques, J., &amp; Dhiman, S. 2012. Assessment of business programs: a review of two models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Business Education &amp; Accreditation</w:t>
      </w:r>
      <w:r w:rsidRPr="00150E33">
        <w:rPr>
          <w:rFonts w:ascii="Times New Roman" w:hAnsi="Times New Roman" w:cs="Times New Roman"/>
          <w:sz w:val="24"/>
          <w:szCs w:val="24"/>
        </w:rPr>
        <w:t>, 4(2): 17-25.</w:t>
      </w:r>
    </w:p>
    <w:p w14:paraId="0AF4A454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Harvey, J. W., &amp; McCrohan, K. F. 2017. Improving AACSB Assurance of Learning with Importance-Performance and Learning Growth: A Case Study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Marketing Education Review</w:t>
      </w:r>
      <w:r w:rsidRPr="00150E33">
        <w:rPr>
          <w:rFonts w:ascii="Times New Roman" w:hAnsi="Times New Roman" w:cs="Times New Roman"/>
          <w:sz w:val="24"/>
          <w:szCs w:val="24"/>
        </w:rPr>
        <w:t>, 27(3): 172-186.</w:t>
      </w:r>
    </w:p>
    <w:p w14:paraId="77812642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Lakhal, S., &amp; Sévigny, S. 2015. The AACSB Assurance of Learning process: An assessment of current practices within the perspective of the unified view of validity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The International Journal of Management Education</w:t>
      </w:r>
      <w:r w:rsidRPr="00150E33">
        <w:rPr>
          <w:rFonts w:ascii="Times New Roman" w:hAnsi="Times New Roman" w:cs="Times New Roman"/>
          <w:sz w:val="24"/>
          <w:szCs w:val="24"/>
        </w:rPr>
        <w:t>, 13(1): 1-10.</w:t>
      </w:r>
    </w:p>
    <w:p w14:paraId="6A3F4692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>Linse, A. R. 2016. "What do I want students to be able to do?" Learning Goals vs. Objectives. State College, PA: Schreyer Institute for Teaching Excellence, Penn State University.</w:t>
      </w:r>
    </w:p>
    <w:p w14:paraId="008F4EAF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Nemec, P. B., &amp; Bussema, E. 2010. Learning Objectives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Psychiatric Rehabilitation Journal</w:t>
      </w:r>
      <w:r w:rsidRPr="00150E33">
        <w:rPr>
          <w:rFonts w:ascii="Times New Roman" w:hAnsi="Times New Roman" w:cs="Times New Roman"/>
          <w:sz w:val="24"/>
          <w:szCs w:val="24"/>
        </w:rPr>
        <w:t>, 33(4): 328-330.</w:t>
      </w:r>
    </w:p>
    <w:p w14:paraId="69AD5B4A" w14:textId="77777777" w:rsidR="008100F8" w:rsidRPr="00150E33" w:rsidRDefault="008100F8" w:rsidP="008100F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Sumsion, J., &amp; Goodfellow, J. 2004. Identifying generic skills through curriculum mapping : a critical evaluation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Higher Education Research &amp; Development</w:t>
      </w:r>
      <w:r w:rsidRPr="00150E33">
        <w:rPr>
          <w:rFonts w:ascii="Times New Roman" w:hAnsi="Times New Roman" w:cs="Times New Roman"/>
          <w:sz w:val="24"/>
          <w:szCs w:val="24"/>
        </w:rPr>
        <w:t>, 23(3): 329-346.</w:t>
      </w:r>
    </w:p>
    <w:p w14:paraId="55A92A5F" w14:textId="77777777" w:rsidR="008100F8" w:rsidRPr="00150E33" w:rsidRDefault="008100F8" w:rsidP="008100F8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t xml:space="preserve">Veltri, N. F., Webb, H. W., Matveev, A. G., &amp; Zapatero, E. G. 2011. Curriculum Mapping as a Tool for Continuous Improvement of IS Curriculum. </w:t>
      </w:r>
      <w:r w:rsidRPr="00150E33">
        <w:rPr>
          <w:rFonts w:ascii="Times New Roman" w:hAnsi="Times New Roman" w:cs="Times New Roman"/>
          <w:b/>
          <w:i/>
          <w:sz w:val="24"/>
          <w:szCs w:val="24"/>
        </w:rPr>
        <w:t>Journal of Information Systems Education</w:t>
      </w:r>
      <w:r w:rsidRPr="00150E33">
        <w:rPr>
          <w:rFonts w:ascii="Times New Roman" w:hAnsi="Times New Roman" w:cs="Times New Roman"/>
          <w:sz w:val="24"/>
          <w:szCs w:val="24"/>
        </w:rPr>
        <w:t>, 22(1): 31-42.</w:t>
      </w:r>
    </w:p>
    <w:p w14:paraId="20855668" w14:textId="5FC9A419" w:rsidR="0024324F" w:rsidRPr="00621803" w:rsidRDefault="00261231" w:rsidP="00087B1B">
      <w:pPr>
        <w:rPr>
          <w:rFonts w:ascii="Times New Roman" w:hAnsi="Times New Roman" w:cs="Times New Roman"/>
          <w:sz w:val="24"/>
          <w:szCs w:val="24"/>
        </w:rPr>
      </w:pPr>
      <w:r w:rsidRPr="00150E3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FCAF715" w14:textId="77777777" w:rsidR="0024324F" w:rsidRPr="00621803" w:rsidRDefault="0024324F">
      <w:pPr>
        <w:rPr>
          <w:rFonts w:ascii="Times New Roman" w:hAnsi="Times New Roman" w:cs="Times New Roman"/>
          <w:sz w:val="24"/>
          <w:szCs w:val="24"/>
        </w:rPr>
      </w:pPr>
      <w:r w:rsidRPr="00621803">
        <w:rPr>
          <w:rFonts w:ascii="Times New Roman" w:hAnsi="Times New Roman" w:cs="Times New Roman"/>
          <w:sz w:val="24"/>
          <w:szCs w:val="24"/>
        </w:rPr>
        <w:br w:type="page"/>
      </w:r>
    </w:p>
    <w:p w14:paraId="7358A1DB" w14:textId="424363F9" w:rsidR="003030C3" w:rsidRDefault="003A3539" w:rsidP="003030C3">
      <w:pPr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</w:pPr>
      <w:r w:rsidRPr="00A46CC5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  <w:lastRenderedPageBreak/>
        <w:t>A</w:t>
      </w:r>
      <w:r w:rsidR="00621803" w:rsidRPr="00A46CC5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  <w:t>ppendix:</w:t>
      </w:r>
      <w:r w:rsidR="003030C3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  <w:t xml:space="preserve"> A Step-by-Step Guide to Course Mapping and Curriculum Mapping</w:t>
      </w:r>
    </w:p>
    <w:p w14:paraId="128B4AE2" w14:textId="77777777" w:rsidR="00FE03BD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>1.</w:t>
      </w:r>
      <w:r w:rsidRPr="00F77BF2">
        <w:rPr>
          <w:rFonts w:ascii="Times New Roman" w:hAnsi="Times New Roman" w:cs="Times New Roman"/>
          <w:sz w:val="24"/>
          <w:szCs w:val="24"/>
        </w:rPr>
        <w:tab/>
        <w:t xml:space="preserve">Writing course learning objectives: </w:t>
      </w:r>
    </w:p>
    <w:p w14:paraId="21C0AF9E" w14:textId="6E60D161" w:rsidR="003030C3" w:rsidRPr="00F77BF2" w:rsidRDefault="003030C3" w:rsidP="009C7430">
      <w:pPr>
        <w:ind w:firstLine="720"/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 xml:space="preserve">The most common components </w:t>
      </w:r>
      <w:r w:rsidR="00703A77">
        <w:rPr>
          <w:rFonts w:ascii="Times New Roman" w:hAnsi="Times New Roman" w:cs="Times New Roman"/>
          <w:sz w:val="24"/>
          <w:szCs w:val="24"/>
        </w:rPr>
        <w:t>of</w:t>
      </w:r>
      <w:r w:rsidRPr="00F77BF2">
        <w:rPr>
          <w:rFonts w:ascii="Times New Roman" w:hAnsi="Times New Roman" w:cs="Times New Roman"/>
          <w:sz w:val="24"/>
          <w:szCs w:val="24"/>
        </w:rPr>
        <w:t xml:space="preserve"> course mapping are the main learning objectives of each lesson. </w:t>
      </w:r>
      <w:r w:rsidR="00703A77">
        <w:rPr>
          <w:rFonts w:ascii="Times New Roman" w:hAnsi="Times New Roman" w:cs="Times New Roman"/>
          <w:sz w:val="24"/>
          <w:szCs w:val="24"/>
        </w:rPr>
        <w:t>G</w:t>
      </w:r>
      <w:r w:rsidRPr="00F77BF2">
        <w:rPr>
          <w:rFonts w:ascii="Times New Roman" w:hAnsi="Times New Roman" w:cs="Times New Roman"/>
          <w:sz w:val="24"/>
          <w:szCs w:val="24"/>
        </w:rPr>
        <w:t>ood learning objective</w:t>
      </w:r>
      <w:r w:rsidR="00703A77">
        <w:rPr>
          <w:rFonts w:ascii="Times New Roman" w:hAnsi="Times New Roman" w:cs="Times New Roman"/>
          <w:sz w:val="24"/>
          <w:szCs w:val="24"/>
        </w:rPr>
        <w:t>s are</w:t>
      </w:r>
      <w:r w:rsidRPr="00F77BF2">
        <w:rPr>
          <w:rFonts w:ascii="Times New Roman" w:hAnsi="Times New Roman" w:cs="Times New Roman"/>
          <w:sz w:val="24"/>
          <w:szCs w:val="24"/>
        </w:rPr>
        <w:t xml:space="preserve"> specific and measurab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se&lt;/Author&gt;&lt;Year&gt;2016&lt;/Year&gt;&lt;RecNum&gt;3883&lt;/RecNum&gt;&lt;DisplayText&gt;(Linse, 2016)&lt;/DisplayText&gt;&lt;record&gt;&lt;rec-number&gt;3883&lt;/rec-number&gt;&lt;foreign-keys&gt;&lt;key app="EN" db-id="as9t2zrpp5vzsqea2wdvzedjd505evz5xfvr" timestamp="1611343421"&gt;3883&lt;/key&gt;&lt;/foreign-keys&gt;&lt;ref-type name="Report"&gt;27&lt;/ref-type&gt;&lt;contributors&gt;&lt;authors&gt;&lt;author&gt;Linse, A. R.&lt;/author&gt;&lt;/authors&gt;&lt;/contributors&gt;&lt;titles&gt;&lt;title&gt;&amp;quot;What do I want students to be able to do?&amp;quot; Learning Goals vs. Objectives&lt;/title&gt;&lt;/titles&gt;&lt;dates&gt;&lt;year&gt;2016&lt;/year&gt;&lt;/dates&gt;&lt;pub-location&gt;State College, PA&lt;/pub-location&gt;&lt;publisher&gt;Schreyer Institute for Teaching Excellence, Penn State University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Linse,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F77BF2">
        <w:rPr>
          <w:rFonts w:ascii="Times New Roman" w:hAnsi="Times New Roman" w:cs="Times New Roman"/>
          <w:sz w:val="24"/>
          <w:szCs w:val="24"/>
        </w:rPr>
        <w:t xml:space="preserve">A course learning objective is not assignment-specific. For example, </w:t>
      </w:r>
      <w:r w:rsidR="00703A77">
        <w:rPr>
          <w:rFonts w:ascii="Times New Roman" w:hAnsi="Times New Roman" w:cs="Times New Roman"/>
          <w:sz w:val="24"/>
          <w:szCs w:val="24"/>
        </w:rPr>
        <w:t>requir</w:t>
      </w:r>
      <w:r w:rsidRPr="00F77BF2">
        <w:rPr>
          <w:rFonts w:ascii="Times New Roman" w:hAnsi="Times New Roman" w:cs="Times New Roman"/>
          <w:sz w:val="24"/>
          <w:szCs w:val="24"/>
        </w:rPr>
        <w:t>ing students to write a paper does</w:t>
      </w:r>
      <w:r w:rsidR="00703A77">
        <w:rPr>
          <w:rFonts w:ascii="Times New Roman" w:hAnsi="Times New Roman" w:cs="Times New Roman"/>
          <w:sz w:val="24"/>
          <w:szCs w:val="24"/>
        </w:rPr>
        <w:t xml:space="preserve"> not</w:t>
      </w:r>
      <w:r w:rsidRPr="00F77BF2">
        <w:rPr>
          <w:rFonts w:ascii="Times New Roman" w:hAnsi="Times New Roman" w:cs="Times New Roman"/>
          <w:sz w:val="24"/>
          <w:szCs w:val="24"/>
        </w:rPr>
        <w:t xml:space="preserve"> mean </w:t>
      </w:r>
      <w:r w:rsidR="00703A77">
        <w:rPr>
          <w:rFonts w:ascii="Times New Roman" w:hAnsi="Times New Roman" w:cs="Times New Roman"/>
          <w:sz w:val="24"/>
          <w:szCs w:val="24"/>
        </w:rPr>
        <w:t xml:space="preserve">that </w:t>
      </w:r>
      <w:r w:rsidRPr="00F77BF2">
        <w:rPr>
          <w:rFonts w:ascii="Times New Roman" w:hAnsi="Times New Roman" w:cs="Times New Roman"/>
          <w:sz w:val="24"/>
          <w:szCs w:val="24"/>
        </w:rPr>
        <w:t>writing skills are covered</w:t>
      </w:r>
      <w:r w:rsidR="00703A77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 xml:space="preserve"> unless the instructor teaches the </w:t>
      </w:r>
      <w:r w:rsidR="00703A77">
        <w:rPr>
          <w:rFonts w:ascii="Times New Roman" w:hAnsi="Times New Roman" w:cs="Times New Roman"/>
          <w:sz w:val="24"/>
          <w:szCs w:val="24"/>
        </w:rPr>
        <w:t xml:space="preserve">specific </w:t>
      </w:r>
      <w:r w:rsidRPr="00F77BF2">
        <w:rPr>
          <w:rFonts w:ascii="Times New Roman" w:hAnsi="Times New Roman" w:cs="Times New Roman"/>
          <w:sz w:val="24"/>
          <w:szCs w:val="24"/>
        </w:rPr>
        <w:t xml:space="preserve">writing skills </w:t>
      </w:r>
      <w:r w:rsidR="00703A77">
        <w:rPr>
          <w:rFonts w:ascii="Times New Roman" w:hAnsi="Times New Roman" w:cs="Times New Roman"/>
          <w:sz w:val="24"/>
          <w:szCs w:val="24"/>
        </w:rPr>
        <w:t xml:space="preserve">used in </w:t>
      </w:r>
      <w:r w:rsidRPr="00F77BF2">
        <w:rPr>
          <w:rFonts w:ascii="Times New Roman" w:hAnsi="Times New Roman" w:cs="Times New Roman"/>
          <w:sz w:val="24"/>
          <w:szCs w:val="24"/>
        </w:rPr>
        <w:t>that assignme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03A77">
        <w:rPr>
          <w:rFonts w:ascii="Times New Roman" w:hAnsi="Times New Roman" w:cs="Times New Roman"/>
          <w:sz w:val="24"/>
          <w:szCs w:val="24"/>
        </w:rPr>
        <w:t>T</w:t>
      </w:r>
      <w:r w:rsidRPr="00F77BF2">
        <w:rPr>
          <w:rFonts w:ascii="Times New Roman" w:hAnsi="Times New Roman" w:cs="Times New Roman"/>
          <w:sz w:val="24"/>
          <w:szCs w:val="24"/>
        </w:rPr>
        <w:t xml:space="preserve">he number of course learning objectives </w:t>
      </w:r>
      <w:r w:rsidR="00703A77">
        <w:rPr>
          <w:rFonts w:ascii="Times New Roman" w:hAnsi="Times New Roman" w:cs="Times New Roman"/>
          <w:sz w:val="24"/>
          <w:szCs w:val="24"/>
        </w:rPr>
        <w:t xml:space="preserve">should be limited </w:t>
      </w:r>
      <w:r w:rsidRPr="00F77BF2">
        <w:rPr>
          <w:rFonts w:ascii="Times New Roman" w:hAnsi="Times New Roman" w:cs="Times New Roman"/>
          <w:sz w:val="24"/>
          <w:szCs w:val="24"/>
        </w:rPr>
        <w:t xml:space="preserve">to the most important 12-15 in course mapping so that each course has a comparable weight in curriculum mapping. If necessary, choose the terminal objectives (highest-level learning achieved during the lesson) and exclude enabling objectives (prerequisites for terminal objectives)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mec&lt;/Author&gt;&lt;Year&gt;2010&lt;/Year&gt;&lt;RecNum&gt;3882&lt;/RecNum&gt;&lt;DisplayText&gt;(Nemec &amp;amp; Bussema, 2010)&lt;/DisplayText&gt;&lt;record&gt;&lt;rec-number&gt;3882&lt;/rec-number&gt;&lt;foreign-keys&gt;&lt;key app="EN" db-id="as9t2zrpp5vzsqea2wdvzedjd505evz5xfvr" timestamp="1611343042"&gt;3882&lt;/key&gt;&lt;/foreign-keys&gt;&lt;ref-type name="Journal Article"&gt;17&lt;/ref-type&gt;&lt;contributors&gt;&lt;authors&gt;&lt;author&gt;Nemec, P. B.&lt;/author&gt;&lt;author&gt;Bussema, E.&lt;/author&gt;&lt;/authors&gt;&lt;/contributors&gt;&lt;titles&gt;&lt;title&gt;Learning Objectives&lt;/title&gt;&lt;secondary-title&gt;Psychiatric Rehabilitation Journal&lt;/secondary-title&gt;&lt;/titles&gt;&lt;periodical&gt;&lt;full-title&gt;Psychiatric Rehabilitation Journal&lt;/full-title&gt;&lt;/periodical&gt;&lt;pages&gt;328-330&lt;/pages&gt;&lt;volume&gt;33&lt;/volume&gt;&lt;number&gt;4&lt;/number&gt;&lt;dates&gt;&lt;year&gt;2010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Nemec &amp; Bussema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F77BF2">
        <w:rPr>
          <w:rFonts w:ascii="Times New Roman" w:hAnsi="Times New Roman" w:cs="Times New Roman"/>
          <w:sz w:val="24"/>
          <w:szCs w:val="24"/>
        </w:rPr>
        <w:t xml:space="preserve">For example, “Identify the ratios used to measure the well-being of the common shareholder, and </w:t>
      </w:r>
      <w:r>
        <w:rPr>
          <w:rFonts w:ascii="Times New Roman" w:hAnsi="Times New Roman" w:cs="Times New Roman"/>
          <w:sz w:val="24"/>
          <w:szCs w:val="24"/>
        </w:rPr>
        <w:t xml:space="preserve">explain </w:t>
      </w:r>
      <w:r w:rsidRPr="00F77BF2">
        <w:rPr>
          <w:rFonts w:ascii="Times New Roman" w:hAnsi="Times New Roman" w:cs="Times New Roman"/>
          <w:sz w:val="24"/>
          <w:szCs w:val="24"/>
        </w:rPr>
        <w:t xml:space="preserve">each ratio's formula and interpretation” </w:t>
      </w:r>
      <w:r w:rsidR="00F87796">
        <w:rPr>
          <w:rFonts w:ascii="Times New Roman" w:hAnsi="Times New Roman" w:cs="Times New Roman"/>
          <w:sz w:val="24"/>
          <w:szCs w:val="24"/>
        </w:rPr>
        <w:t>should</w:t>
      </w:r>
      <w:r w:rsidRPr="00F77BF2">
        <w:rPr>
          <w:rFonts w:ascii="Times New Roman" w:hAnsi="Times New Roman" w:cs="Times New Roman"/>
          <w:sz w:val="24"/>
          <w:szCs w:val="24"/>
        </w:rPr>
        <w:t xml:space="preserve"> be rewritten as “</w:t>
      </w:r>
      <w:r>
        <w:rPr>
          <w:rFonts w:ascii="Times New Roman" w:hAnsi="Times New Roman" w:cs="Times New Roman"/>
          <w:sz w:val="24"/>
          <w:szCs w:val="24"/>
        </w:rPr>
        <w:t>Explain</w:t>
      </w:r>
      <w:r w:rsidRPr="00F77BF2">
        <w:rPr>
          <w:rFonts w:ascii="Times New Roman" w:hAnsi="Times New Roman" w:cs="Times New Roman"/>
          <w:sz w:val="24"/>
          <w:szCs w:val="24"/>
        </w:rPr>
        <w:t xml:space="preserve"> the formula and interpretation of each ratio used to measure the well-being of the common shareholder</w:t>
      </w:r>
      <w:r w:rsidR="00F87796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>” because “identify the ratios” is the prerequisite for the terminal objective (“</w:t>
      </w:r>
      <w:r>
        <w:rPr>
          <w:rFonts w:ascii="Times New Roman" w:hAnsi="Times New Roman" w:cs="Times New Roman"/>
          <w:sz w:val="24"/>
          <w:szCs w:val="24"/>
        </w:rPr>
        <w:t>explain</w:t>
      </w:r>
      <w:r w:rsidRPr="00F77BF2">
        <w:rPr>
          <w:rFonts w:ascii="Times New Roman" w:hAnsi="Times New Roman" w:cs="Times New Roman"/>
          <w:sz w:val="24"/>
          <w:szCs w:val="24"/>
        </w:rPr>
        <w:t xml:space="preserve"> each ratio’s formula and interpretation”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7BF2">
        <w:rPr>
          <w:rFonts w:ascii="Times New Roman" w:hAnsi="Times New Roman" w:cs="Times New Roman"/>
          <w:sz w:val="24"/>
          <w:szCs w:val="24"/>
        </w:rPr>
        <w:t>Please use specific and measurable learning objectives instead of broader general objectives for the course. For example, “Students will be able to understand the process of strategic implementation</w:t>
      </w:r>
      <w:r w:rsidR="00F87796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 xml:space="preserve">” as a general course objective, includes </w:t>
      </w:r>
      <w:r w:rsidR="00732A50">
        <w:rPr>
          <w:rFonts w:ascii="Times New Roman" w:hAnsi="Times New Roman" w:cs="Times New Roman"/>
          <w:sz w:val="24"/>
          <w:szCs w:val="24"/>
        </w:rPr>
        <w:t xml:space="preserve">multiple </w:t>
      </w:r>
      <w:r w:rsidRPr="00F77BF2">
        <w:rPr>
          <w:rFonts w:ascii="Times New Roman" w:hAnsi="Times New Roman" w:cs="Times New Roman"/>
          <w:sz w:val="24"/>
          <w:szCs w:val="24"/>
        </w:rPr>
        <w:t>specific objectiv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81DF5BF" w14:textId="77777777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>2.</w:t>
      </w:r>
      <w:r w:rsidRPr="00F77BF2">
        <w:rPr>
          <w:rFonts w:ascii="Times New Roman" w:hAnsi="Times New Roman" w:cs="Times New Roman"/>
          <w:sz w:val="24"/>
          <w:szCs w:val="24"/>
        </w:rPr>
        <w:tab/>
        <w:t>Map the course components to the corresponding program learning outcomes/goals.</w:t>
      </w:r>
    </w:p>
    <w:p w14:paraId="306986D1" w14:textId="0E9FC0F6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F77BF2">
        <w:rPr>
          <w:rFonts w:ascii="Times New Roman" w:hAnsi="Times New Roman" w:cs="Times New Roman"/>
          <w:sz w:val="24"/>
          <w:szCs w:val="24"/>
        </w:rPr>
        <w:t>he list of titles of the major program competency goals</w:t>
      </w:r>
      <w:r w:rsidR="00F87796">
        <w:rPr>
          <w:rFonts w:ascii="Times New Roman" w:hAnsi="Times New Roman" w:cs="Times New Roman"/>
          <w:sz w:val="24"/>
          <w:szCs w:val="24"/>
        </w:rPr>
        <w:t>, located</w:t>
      </w:r>
      <w:r w:rsidRPr="00F77BF2">
        <w:rPr>
          <w:rFonts w:ascii="Times New Roman" w:hAnsi="Times New Roman" w:cs="Times New Roman"/>
          <w:sz w:val="24"/>
          <w:szCs w:val="24"/>
        </w:rPr>
        <w:t xml:space="preserve"> in the top rows of the </w:t>
      </w:r>
      <w:r w:rsidR="00F87796">
        <w:rPr>
          <w:rFonts w:ascii="Times New Roman" w:hAnsi="Times New Roman" w:cs="Times New Roman"/>
          <w:sz w:val="24"/>
          <w:szCs w:val="24"/>
        </w:rPr>
        <w:t>W</w:t>
      </w:r>
      <w:r w:rsidRPr="00F77BF2">
        <w:rPr>
          <w:rFonts w:ascii="Times New Roman" w:hAnsi="Times New Roman" w:cs="Times New Roman"/>
          <w:sz w:val="24"/>
          <w:szCs w:val="24"/>
        </w:rPr>
        <w:t xml:space="preserve">ord and </w:t>
      </w:r>
      <w:r w:rsidR="00F87796">
        <w:rPr>
          <w:rFonts w:ascii="Times New Roman" w:hAnsi="Times New Roman" w:cs="Times New Roman"/>
          <w:sz w:val="24"/>
          <w:szCs w:val="24"/>
        </w:rPr>
        <w:t>E</w:t>
      </w:r>
      <w:r w:rsidRPr="00F77BF2">
        <w:rPr>
          <w:rFonts w:ascii="Times New Roman" w:hAnsi="Times New Roman" w:cs="Times New Roman"/>
          <w:sz w:val="24"/>
          <w:szCs w:val="24"/>
        </w:rPr>
        <w:t>xcel files of Curriculum Mappin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32A50">
        <w:rPr>
          <w:rFonts w:ascii="Times New Roman" w:hAnsi="Times New Roman" w:cs="Times New Roman"/>
          <w:sz w:val="24"/>
          <w:szCs w:val="24"/>
        </w:rPr>
        <w:t>includ</w:t>
      </w:r>
      <w:r w:rsidR="00F87796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7BF2">
        <w:rPr>
          <w:rFonts w:ascii="Times New Roman" w:hAnsi="Times New Roman" w:cs="Times New Roman"/>
          <w:sz w:val="24"/>
          <w:szCs w:val="24"/>
        </w:rPr>
        <w:t>Critical Thinkin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77BF2">
        <w:rPr>
          <w:rFonts w:ascii="Times New Roman" w:hAnsi="Times New Roman" w:cs="Times New Roman"/>
          <w:sz w:val="24"/>
          <w:szCs w:val="24"/>
        </w:rPr>
        <w:t>Leadershi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77BF2">
        <w:rPr>
          <w:rFonts w:ascii="Times New Roman" w:hAnsi="Times New Roman" w:cs="Times New Roman"/>
          <w:sz w:val="24"/>
          <w:szCs w:val="24"/>
        </w:rPr>
        <w:t>Communication</w:t>
      </w:r>
      <w:r>
        <w:rPr>
          <w:rFonts w:ascii="Times New Roman" w:hAnsi="Times New Roman" w:cs="Times New Roman"/>
          <w:sz w:val="24"/>
          <w:szCs w:val="24"/>
        </w:rPr>
        <w:t>, and</w:t>
      </w:r>
      <w:r w:rsidRPr="00F77BF2">
        <w:rPr>
          <w:rFonts w:ascii="Times New Roman" w:hAnsi="Times New Roman" w:cs="Times New Roman"/>
          <w:sz w:val="24"/>
          <w:szCs w:val="24"/>
        </w:rPr>
        <w:t xml:space="preserve"> Business Competenci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B65BF17" w14:textId="1767908F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 xml:space="preserve">Here is </w:t>
      </w:r>
      <w:r w:rsidR="00F87796">
        <w:rPr>
          <w:rFonts w:ascii="Times New Roman" w:hAnsi="Times New Roman" w:cs="Times New Roman"/>
          <w:sz w:val="24"/>
          <w:szCs w:val="24"/>
        </w:rPr>
        <w:t xml:space="preserve">an </w:t>
      </w:r>
      <w:r w:rsidRPr="00F77BF2">
        <w:rPr>
          <w:rFonts w:ascii="Times New Roman" w:hAnsi="Times New Roman" w:cs="Times New Roman"/>
          <w:sz w:val="24"/>
          <w:szCs w:val="24"/>
        </w:rPr>
        <w:t xml:space="preserve">explanation </w:t>
      </w:r>
      <w:r w:rsidR="00F87796">
        <w:rPr>
          <w:rFonts w:ascii="Times New Roman" w:hAnsi="Times New Roman" w:cs="Times New Roman"/>
          <w:sz w:val="24"/>
          <w:szCs w:val="24"/>
        </w:rPr>
        <w:t>of</w:t>
      </w:r>
      <w:r w:rsidRPr="00F77BF2">
        <w:rPr>
          <w:rFonts w:ascii="Times New Roman" w:hAnsi="Times New Roman" w:cs="Times New Roman"/>
          <w:sz w:val="24"/>
          <w:szCs w:val="24"/>
        </w:rPr>
        <w:t xml:space="preserve"> </w:t>
      </w:r>
      <w:r w:rsidR="00F96DBE">
        <w:rPr>
          <w:rFonts w:ascii="Times New Roman" w:hAnsi="Times New Roman" w:cs="Times New Roman"/>
          <w:sz w:val="24"/>
          <w:szCs w:val="24"/>
        </w:rPr>
        <w:t>the codes (</w:t>
      </w:r>
      <w:r w:rsidRPr="00F77BF2">
        <w:rPr>
          <w:rFonts w:ascii="Times New Roman" w:hAnsi="Times New Roman" w:cs="Times New Roman"/>
          <w:sz w:val="24"/>
          <w:szCs w:val="24"/>
        </w:rPr>
        <w:t>I, P, and M</w:t>
      </w:r>
      <w:r w:rsidR="00F96DBE">
        <w:rPr>
          <w:rFonts w:ascii="Times New Roman" w:hAnsi="Times New Roman" w:cs="Times New Roman"/>
          <w:sz w:val="24"/>
          <w:szCs w:val="24"/>
        </w:rPr>
        <w:t>)</w:t>
      </w:r>
      <w:r w:rsidRPr="00F77BF2">
        <w:rPr>
          <w:rFonts w:ascii="Times New Roman" w:hAnsi="Times New Roman" w:cs="Times New Roman"/>
          <w:sz w:val="24"/>
          <w:szCs w:val="24"/>
        </w:rPr>
        <w:t xml:space="preserve"> for Course Mapping: </w:t>
      </w:r>
    </w:p>
    <w:p w14:paraId="6960B3EA" w14:textId="7B217997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>• Foundations</w:t>
      </w:r>
      <w:r w:rsidR="00F87796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 xml:space="preserve"> or Introductory Phase “I”: Students are receivers of knowledge, and demonstrate comprehension and ability to apply knowledge within the field of study.  (appropriate for introductory courses such as Fundamentals of Management, etc.)</w:t>
      </w:r>
    </w:p>
    <w:p w14:paraId="3DE2FAB0" w14:textId="67F769A9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>• Reinforcement</w:t>
      </w:r>
      <w:r w:rsidR="00F87796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 xml:space="preserve"> or Practice Phase “P”: Students expand </w:t>
      </w:r>
      <w:r w:rsidR="00F87796">
        <w:rPr>
          <w:rFonts w:ascii="Times New Roman" w:hAnsi="Times New Roman" w:cs="Times New Roman"/>
          <w:sz w:val="24"/>
          <w:szCs w:val="24"/>
        </w:rPr>
        <w:t xml:space="preserve">their </w:t>
      </w:r>
      <w:r w:rsidRPr="00F77BF2">
        <w:rPr>
          <w:rFonts w:ascii="Times New Roman" w:hAnsi="Times New Roman" w:cs="Times New Roman"/>
          <w:sz w:val="24"/>
          <w:szCs w:val="24"/>
        </w:rPr>
        <w:t>abilit</w:t>
      </w:r>
      <w:r w:rsidR="00F87796">
        <w:rPr>
          <w:rFonts w:ascii="Times New Roman" w:hAnsi="Times New Roman" w:cs="Times New Roman"/>
          <w:sz w:val="24"/>
          <w:szCs w:val="24"/>
        </w:rPr>
        <w:t>y</w:t>
      </w:r>
      <w:r w:rsidRPr="00F77BF2">
        <w:rPr>
          <w:rFonts w:ascii="Times New Roman" w:hAnsi="Times New Roman" w:cs="Times New Roman"/>
          <w:sz w:val="24"/>
          <w:szCs w:val="24"/>
        </w:rPr>
        <w:t xml:space="preserve"> to apply knowledge in the discipline. Foundation concepts and abilities are reinforced through practice. Formative feedback from faculty is key in this stage. </w:t>
      </w:r>
      <w:r w:rsidR="00F87796">
        <w:rPr>
          <w:rFonts w:ascii="Times New Roman" w:hAnsi="Times New Roman" w:cs="Times New Roman"/>
          <w:sz w:val="24"/>
          <w:szCs w:val="24"/>
        </w:rPr>
        <w:t>T</w:t>
      </w:r>
      <w:r w:rsidRPr="00F77BF2">
        <w:rPr>
          <w:rFonts w:ascii="Times New Roman" w:hAnsi="Times New Roman" w:cs="Times New Roman"/>
          <w:sz w:val="24"/>
          <w:szCs w:val="24"/>
        </w:rPr>
        <w:t>he use of case studies, experiential exercises, or other applications of the concepts/theories/models/frameworks</w:t>
      </w:r>
      <w:r w:rsidR="00F87796">
        <w:rPr>
          <w:rFonts w:ascii="Times New Roman" w:hAnsi="Times New Roman" w:cs="Times New Roman"/>
          <w:sz w:val="24"/>
          <w:szCs w:val="24"/>
        </w:rPr>
        <w:t xml:space="preserve"> is required.</w:t>
      </w:r>
    </w:p>
    <w:p w14:paraId="47B8143E" w14:textId="7A2435D9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>• Demonstration of Mastery Phase “M”: Students demonstrate mastery of knowledge domain and proficiency in using what they have learned</w:t>
      </w:r>
      <w:r w:rsidR="00F87796">
        <w:rPr>
          <w:rFonts w:ascii="Times New Roman" w:hAnsi="Times New Roman" w:cs="Times New Roman"/>
          <w:sz w:val="24"/>
          <w:szCs w:val="24"/>
        </w:rPr>
        <w:t xml:space="preserve">; this </w:t>
      </w:r>
      <w:r w:rsidRPr="00F77BF2">
        <w:rPr>
          <w:rFonts w:ascii="Times New Roman" w:hAnsi="Times New Roman" w:cs="Times New Roman"/>
          <w:sz w:val="24"/>
          <w:szCs w:val="24"/>
        </w:rPr>
        <w:t>requires at least 3 contact hours spent on demonstration of mastery of the knowledge domain</w:t>
      </w:r>
      <w:r w:rsidR="00F87796">
        <w:rPr>
          <w:rFonts w:ascii="Times New Roman" w:hAnsi="Times New Roman" w:cs="Times New Roman"/>
          <w:sz w:val="24"/>
          <w:szCs w:val="24"/>
        </w:rPr>
        <w:t>.</w:t>
      </w:r>
    </w:p>
    <w:p w14:paraId="7BED7459" w14:textId="1CD74F0E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 xml:space="preserve">3. </w:t>
      </w:r>
      <w:r w:rsidR="00EF7A78">
        <w:rPr>
          <w:rFonts w:ascii="Times New Roman" w:hAnsi="Times New Roman" w:cs="Times New Roman"/>
          <w:sz w:val="24"/>
          <w:szCs w:val="24"/>
        </w:rPr>
        <w:tab/>
      </w:r>
      <w:r w:rsidRPr="00F77BF2">
        <w:rPr>
          <w:rFonts w:ascii="Times New Roman" w:hAnsi="Times New Roman" w:cs="Times New Roman"/>
          <w:sz w:val="24"/>
          <w:szCs w:val="24"/>
        </w:rPr>
        <w:t>Once you finish course mapping, name the file</w:t>
      </w:r>
      <w:r w:rsidR="00F87796">
        <w:rPr>
          <w:rFonts w:ascii="Times New Roman" w:hAnsi="Times New Roman" w:cs="Times New Roman"/>
          <w:sz w:val="24"/>
          <w:szCs w:val="24"/>
        </w:rPr>
        <w:t>,</w:t>
      </w:r>
      <w:r w:rsidRPr="00F77BF2">
        <w:rPr>
          <w:rFonts w:ascii="Times New Roman" w:hAnsi="Times New Roman" w:cs="Times New Roman"/>
          <w:sz w:val="24"/>
          <w:szCs w:val="24"/>
        </w:rPr>
        <w:t xml:space="preserve"> </w:t>
      </w:r>
      <w:r w:rsidR="00F87796">
        <w:rPr>
          <w:rFonts w:ascii="Times New Roman" w:hAnsi="Times New Roman" w:cs="Times New Roman"/>
          <w:sz w:val="24"/>
          <w:szCs w:val="24"/>
        </w:rPr>
        <w:t>using</w:t>
      </w:r>
      <w:r w:rsidRPr="00F77BF2">
        <w:rPr>
          <w:rFonts w:ascii="Times New Roman" w:hAnsi="Times New Roman" w:cs="Times New Roman"/>
          <w:sz w:val="24"/>
          <w:szCs w:val="24"/>
        </w:rPr>
        <w:t xml:space="preserve"> the following format: course number + course name + “course mapping” + instructor’s last name</w:t>
      </w:r>
      <w:r w:rsidR="00F87796">
        <w:rPr>
          <w:rFonts w:ascii="Times New Roman" w:hAnsi="Times New Roman" w:cs="Times New Roman"/>
          <w:sz w:val="24"/>
          <w:szCs w:val="24"/>
        </w:rPr>
        <w:t>;</w:t>
      </w:r>
      <w:r w:rsidRPr="00F77BF2">
        <w:rPr>
          <w:rFonts w:ascii="Times New Roman" w:hAnsi="Times New Roman" w:cs="Times New Roman"/>
          <w:sz w:val="24"/>
          <w:szCs w:val="24"/>
        </w:rPr>
        <w:t xml:space="preserve"> post the individual course mapping files to </w:t>
      </w:r>
      <w:r w:rsidR="00BB0F3E">
        <w:rPr>
          <w:rFonts w:ascii="Times New Roman" w:hAnsi="Times New Roman" w:cs="Times New Roman"/>
          <w:sz w:val="24"/>
          <w:szCs w:val="24"/>
        </w:rPr>
        <w:t>the departmental shared folder</w:t>
      </w:r>
      <w:r w:rsidRPr="00F77BF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9574C3" w14:textId="611D3904" w:rsidR="003030C3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 xml:space="preserve">4. </w:t>
      </w:r>
      <w:r w:rsidR="00EF7A78">
        <w:rPr>
          <w:rFonts w:ascii="Times New Roman" w:hAnsi="Times New Roman" w:cs="Times New Roman"/>
          <w:sz w:val="24"/>
          <w:szCs w:val="24"/>
        </w:rPr>
        <w:tab/>
      </w:r>
      <w:r w:rsidRPr="00F77BF2">
        <w:rPr>
          <w:rFonts w:ascii="Times New Roman" w:hAnsi="Times New Roman" w:cs="Times New Roman"/>
          <w:sz w:val="24"/>
          <w:szCs w:val="24"/>
        </w:rPr>
        <w:t xml:space="preserve">To ensure the quality of curriculum mapping, </w:t>
      </w:r>
      <w:r w:rsidR="00F87796">
        <w:rPr>
          <w:rFonts w:ascii="Times New Roman" w:hAnsi="Times New Roman" w:cs="Times New Roman"/>
          <w:sz w:val="24"/>
          <w:szCs w:val="24"/>
        </w:rPr>
        <w:t>a</w:t>
      </w:r>
      <w:r w:rsidRPr="00F77BF2">
        <w:rPr>
          <w:rFonts w:ascii="Times New Roman" w:hAnsi="Times New Roman" w:cs="Times New Roman"/>
          <w:sz w:val="24"/>
          <w:szCs w:val="24"/>
        </w:rPr>
        <w:t xml:space="preserve"> single-blind review of individual course mapp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87796">
        <w:rPr>
          <w:rFonts w:ascii="Times New Roman" w:hAnsi="Times New Roman" w:cs="Times New Roman"/>
          <w:sz w:val="24"/>
          <w:szCs w:val="24"/>
        </w:rPr>
        <w:t>has been</w:t>
      </w:r>
      <w:r>
        <w:rPr>
          <w:rFonts w:ascii="Times New Roman" w:hAnsi="Times New Roman" w:cs="Times New Roman"/>
          <w:sz w:val="24"/>
          <w:szCs w:val="24"/>
        </w:rPr>
        <w:t xml:space="preserve"> implemented</w:t>
      </w:r>
      <w:r w:rsidRPr="00F77BF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Each</w:t>
      </w:r>
      <w:r w:rsidRPr="00F77BF2">
        <w:rPr>
          <w:rFonts w:ascii="Times New Roman" w:hAnsi="Times New Roman" w:cs="Times New Roman"/>
          <w:sz w:val="24"/>
          <w:szCs w:val="24"/>
        </w:rPr>
        <w:t xml:space="preserve"> program faculty </w:t>
      </w:r>
      <w:r w:rsidR="00F87796">
        <w:rPr>
          <w:rFonts w:ascii="Times New Roman" w:hAnsi="Times New Roman" w:cs="Times New Roman"/>
          <w:sz w:val="24"/>
          <w:szCs w:val="24"/>
        </w:rPr>
        <w:t>member w</w:t>
      </w: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Pr="00F77BF2">
        <w:rPr>
          <w:rFonts w:ascii="Times New Roman" w:hAnsi="Times New Roman" w:cs="Times New Roman"/>
          <w:sz w:val="24"/>
          <w:szCs w:val="24"/>
        </w:rPr>
        <w:t>randomly assign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F77BF2">
        <w:rPr>
          <w:rFonts w:ascii="Times New Roman" w:hAnsi="Times New Roman" w:cs="Times New Roman"/>
          <w:sz w:val="24"/>
          <w:szCs w:val="24"/>
        </w:rPr>
        <w:t xml:space="preserve"> to review 2 or 3 course mappings. Each instructor receive</w:t>
      </w:r>
      <w:r w:rsidR="00F87796">
        <w:rPr>
          <w:rFonts w:ascii="Times New Roman" w:hAnsi="Times New Roman" w:cs="Times New Roman"/>
          <w:sz w:val="24"/>
          <w:szCs w:val="24"/>
        </w:rPr>
        <w:t>d</w:t>
      </w:r>
      <w:r w:rsidRPr="00F77BF2">
        <w:rPr>
          <w:rFonts w:ascii="Times New Roman" w:hAnsi="Times New Roman" w:cs="Times New Roman"/>
          <w:sz w:val="24"/>
          <w:szCs w:val="24"/>
        </w:rPr>
        <w:t xml:space="preserve"> the reviewer’s comments and </w:t>
      </w:r>
      <w:r w:rsidR="00F87796">
        <w:rPr>
          <w:rFonts w:ascii="Times New Roman" w:hAnsi="Times New Roman" w:cs="Times New Roman"/>
          <w:sz w:val="24"/>
          <w:szCs w:val="24"/>
        </w:rPr>
        <w:t>was required to</w:t>
      </w:r>
      <w:r w:rsidRPr="00F77BF2">
        <w:rPr>
          <w:rFonts w:ascii="Times New Roman" w:hAnsi="Times New Roman" w:cs="Times New Roman"/>
          <w:sz w:val="24"/>
          <w:szCs w:val="24"/>
        </w:rPr>
        <w:t xml:space="preserve"> respo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7BF2">
        <w:rPr>
          <w:rFonts w:ascii="Times New Roman" w:hAnsi="Times New Roman" w:cs="Times New Roman"/>
          <w:sz w:val="24"/>
          <w:szCs w:val="24"/>
        </w:rPr>
        <w:t xml:space="preserve">by revising the course mapping or </w:t>
      </w:r>
      <w:r w:rsidR="00F87796">
        <w:rPr>
          <w:rFonts w:ascii="Times New Roman" w:hAnsi="Times New Roman" w:cs="Times New Roman"/>
          <w:sz w:val="24"/>
          <w:szCs w:val="24"/>
        </w:rPr>
        <w:t xml:space="preserve">by </w:t>
      </w:r>
      <w:r w:rsidRPr="00F77BF2">
        <w:rPr>
          <w:rFonts w:ascii="Times New Roman" w:hAnsi="Times New Roman" w:cs="Times New Roman"/>
          <w:sz w:val="24"/>
          <w:szCs w:val="24"/>
        </w:rPr>
        <w:t>providing a brief explanation if the reviewer’s suggestion is declined.</w:t>
      </w:r>
    </w:p>
    <w:p w14:paraId="57FBC3B7" w14:textId="7C9A1ED4" w:rsidR="00EF7A78" w:rsidRPr="00F77BF2" w:rsidRDefault="00EF7A78" w:rsidP="003030C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5. </w:t>
      </w:r>
      <w:r w:rsidR="00FC4A55">
        <w:rPr>
          <w:rFonts w:ascii="Times New Roman" w:hAnsi="Times New Roman" w:cs="Times New Roman"/>
          <w:sz w:val="24"/>
          <w:szCs w:val="24"/>
        </w:rPr>
        <w:tab/>
      </w:r>
      <w:r w:rsidR="00FC4A55" w:rsidRPr="00FC4A55">
        <w:rPr>
          <w:rFonts w:ascii="Times New Roman" w:hAnsi="Times New Roman" w:cs="Times New Roman"/>
          <w:sz w:val="24"/>
          <w:szCs w:val="24"/>
        </w:rPr>
        <w:t>Enter your course data in the corresponding rows in both Word and Excel files</w:t>
      </w:r>
      <w:r w:rsidR="00FC4A55">
        <w:rPr>
          <w:rFonts w:ascii="Times New Roman" w:hAnsi="Times New Roman" w:cs="Times New Roman"/>
          <w:sz w:val="24"/>
          <w:szCs w:val="24"/>
        </w:rPr>
        <w:t xml:space="preserve"> of </w:t>
      </w:r>
      <w:r w:rsidR="0048709C">
        <w:rPr>
          <w:rFonts w:ascii="Times New Roman" w:hAnsi="Times New Roman" w:cs="Times New Roman"/>
          <w:sz w:val="24"/>
          <w:szCs w:val="24"/>
        </w:rPr>
        <w:t xml:space="preserve">the </w:t>
      </w:r>
      <w:r w:rsidR="00FC4A55">
        <w:rPr>
          <w:rFonts w:ascii="Times New Roman" w:hAnsi="Times New Roman" w:cs="Times New Roman"/>
          <w:sz w:val="24"/>
          <w:szCs w:val="24"/>
        </w:rPr>
        <w:t>Curriculum Map</w:t>
      </w:r>
      <w:r w:rsidR="00FC4A55" w:rsidRPr="00FC4A55">
        <w:rPr>
          <w:rFonts w:ascii="Times New Roman" w:hAnsi="Times New Roman" w:cs="Times New Roman"/>
          <w:sz w:val="24"/>
          <w:szCs w:val="24"/>
        </w:rPr>
        <w:t>.</w:t>
      </w:r>
    </w:p>
    <w:p w14:paraId="2BB7CD9A" w14:textId="728E45D7" w:rsidR="003030C3" w:rsidRPr="00F77BF2" w:rsidRDefault="003030C3" w:rsidP="003030C3">
      <w:pPr>
        <w:rPr>
          <w:rFonts w:ascii="Times New Roman" w:hAnsi="Times New Roman" w:cs="Times New Roman"/>
          <w:sz w:val="24"/>
          <w:szCs w:val="24"/>
        </w:rPr>
      </w:pPr>
      <w:r w:rsidRPr="00F77BF2">
        <w:rPr>
          <w:rFonts w:ascii="Times New Roman" w:hAnsi="Times New Roman" w:cs="Times New Roman"/>
          <w:sz w:val="24"/>
          <w:szCs w:val="24"/>
        </w:rPr>
        <w:t xml:space="preserve">Attachment: Course mapping </w:t>
      </w:r>
      <w:r>
        <w:rPr>
          <w:rFonts w:ascii="Times New Roman" w:hAnsi="Times New Roman" w:cs="Times New Roman"/>
          <w:sz w:val="24"/>
          <w:szCs w:val="24"/>
        </w:rPr>
        <w:t>template</w:t>
      </w:r>
    </w:p>
    <w:p w14:paraId="74CF1359" w14:textId="45575C72" w:rsidR="00621803" w:rsidRPr="00A46CC5" w:rsidRDefault="00621803" w:rsidP="00621803">
      <w:pPr>
        <w:spacing w:after="0" w:line="240" w:lineRule="auto"/>
        <w:jc w:val="center"/>
        <w:textAlignment w:val="baseline"/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</w:pPr>
      <w:r w:rsidRPr="00A46CC5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zh-CN" w:bidi="ar-SA"/>
        </w:rPr>
        <w:t>Course Mapping Template</w:t>
      </w:r>
    </w:p>
    <w:p w14:paraId="1CE072E3" w14:textId="77777777" w:rsidR="00621803" w:rsidRPr="00621803" w:rsidRDefault="00621803" w:rsidP="0024324F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b/>
          <w:bCs/>
          <w:sz w:val="28"/>
          <w:szCs w:val="28"/>
          <w:lang w:val="en-US" w:eastAsia="zh-CN" w:bidi="ar-SA"/>
        </w:rPr>
      </w:pPr>
    </w:p>
    <w:p w14:paraId="0D70CD23" w14:textId="0C2AADC4" w:rsidR="0024324F" w:rsidRPr="002F6795" w:rsidRDefault="0024324F" w:rsidP="0024324F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</w:pPr>
      <w:r w:rsidRPr="002F6795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>Course #         </w:t>
      </w:r>
      <w:r w:rsidR="00CF5618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ab/>
      </w:r>
      <w:r w:rsidR="00CF5618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ab/>
      </w:r>
      <w:r w:rsidRPr="002F6795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>     Course name </w:t>
      </w:r>
      <w:r w:rsidR="00CF5618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ab/>
      </w:r>
      <w:r w:rsidR="00CF5618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ab/>
      </w:r>
      <w:r w:rsidR="00CF5618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ab/>
      </w:r>
      <w:r w:rsidRPr="002F6795">
        <w:rPr>
          <w:rFonts w:ascii="Times New Roman" w:eastAsia="Times New Roman" w:hAnsi="Times New Roman" w:cs="Times New Roman"/>
          <w:sz w:val="24"/>
          <w:szCs w:val="24"/>
          <w:lang w:val="en-US" w:eastAsia="zh-CN" w:bidi="ar-SA"/>
        </w:rPr>
        <w:t>            Instructor’s name  </w:t>
      </w:r>
    </w:p>
    <w:p w14:paraId="5C0B3039" w14:textId="77777777" w:rsidR="00CF5618" w:rsidRDefault="00CF5618" w:rsidP="0024324F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u w:val="single"/>
          <w:lang w:val="en-US" w:eastAsia="zh-CN" w:bidi="ar-SA"/>
        </w:rPr>
      </w:pPr>
    </w:p>
    <w:p w14:paraId="3B7A6D4A" w14:textId="5C58F711" w:rsidR="0024324F" w:rsidRPr="00621803" w:rsidRDefault="0024324F" w:rsidP="0024324F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lang w:val="en-US" w:eastAsia="zh-CN" w:bidi="ar-SA"/>
        </w:rPr>
      </w:pPr>
      <w:r w:rsidRPr="0024324F">
        <w:rPr>
          <w:rFonts w:ascii="Times New Roman" w:eastAsia="Times New Roman" w:hAnsi="Times New Roman" w:cs="Times New Roman"/>
          <w:u w:val="single"/>
          <w:lang w:val="en-US" w:eastAsia="zh-CN" w:bidi="ar-SA"/>
        </w:rPr>
        <w:t>Course Objectives</w:t>
      </w:r>
      <w:r w:rsidRPr="0024324F">
        <w:rPr>
          <w:rFonts w:ascii="Times New Roman" w:eastAsia="Times New Roman" w:hAnsi="Times New Roman" w:cs="Times New Roman"/>
          <w:lang w:val="en-US" w:eastAsia="zh-CN" w:bidi="ar-SA"/>
        </w:rPr>
        <w:t> </w:t>
      </w:r>
    </w:p>
    <w:p w14:paraId="6867B621" w14:textId="77777777" w:rsidR="00A12E2E" w:rsidRPr="0024324F" w:rsidRDefault="00A12E2E" w:rsidP="0024324F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18"/>
          <w:szCs w:val="18"/>
          <w:lang w:val="en-US" w:eastAsia="zh-CN" w:bidi="ar-SA"/>
        </w:rPr>
      </w:pPr>
    </w:p>
    <w:tbl>
      <w:tblPr>
        <w:tblW w:w="10440" w:type="dxa"/>
        <w:tblInd w:w="-72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0"/>
        <w:gridCol w:w="540"/>
        <w:gridCol w:w="540"/>
        <w:gridCol w:w="540"/>
        <w:gridCol w:w="540"/>
        <w:gridCol w:w="630"/>
        <w:gridCol w:w="630"/>
        <w:gridCol w:w="630"/>
        <w:gridCol w:w="810"/>
        <w:gridCol w:w="810"/>
        <w:gridCol w:w="810"/>
        <w:gridCol w:w="810"/>
        <w:gridCol w:w="720"/>
        <w:gridCol w:w="810"/>
        <w:gridCol w:w="720"/>
      </w:tblGrid>
      <w:tr w:rsidR="0024324F" w:rsidRPr="0024324F" w14:paraId="250B613D" w14:textId="77777777" w:rsidTr="00F8734F">
        <w:tc>
          <w:tcPr>
            <w:tcW w:w="900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2BF84DA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9540" w:type="dxa"/>
            <w:gridSpan w:val="14"/>
            <w:vMerge w:val="restart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858784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zh-CN" w:bidi="ar-SA"/>
              </w:rPr>
              <w:t>--- Major Program Competency Goals ---</w:t>
            </w: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24324F" w:rsidRPr="0024324F" w14:paraId="2499545C" w14:textId="77777777" w:rsidTr="00F8734F">
        <w:trPr>
          <w:trHeight w:val="345"/>
        </w:trPr>
        <w:tc>
          <w:tcPr>
            <w:tcW w:w="900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09E1709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Upon the completion of this course, students should be able to: </w:t>
            </w:r>
          </w:p>
        </w:tc>
        <w:tc>
          <w:tcPr>
            <w:tcW w:w="9540" w:type="dxa"/>
            <w:gridSpan w:val="14"/>
            <w:vMerge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BE67EC0" w14:textId="77777777" w:rsidR="0024324F" w:rsidRPr="0024324F" w:rsidRDefault="0024324F" w:rsidP="0024324F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</w:p>
        </w:tc>
      </w:tr>
      <w:tr w:rsidR="00F8734F" w:rsidRPr="00621803" w14:paraId="7B64FC9A" w14:textId="77777777" w:rsidTr="00F8734F">
        <w:trPr>
          <w:trHeight w:val="300"/>
        </w:trPr>
        <w:tc>
          <w:tcPr>
            <w:tcW w:w="90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9460146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DABA89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1 </w:t>
            </w:r>
          </w:p>
          <w:p w14:paraId="3D6F20E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Critical Thinking     </w:t>
            </w:r>
          </w:p>
          <w:p w14:paraId="6B4E814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  <w:p w14:paraId="3DC1890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  <w:p w14:paraId="44B3D46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1E81FA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2a </w:t>
            </w:r>
          </w:p>
          <w:p w14:paraId="01121D69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Leadership Knowledge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EFF084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2b Leadership Behavior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8ED826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3a </w:t>
            </w:r>
          </w:p>
          <w:p w14:paraId="1AB0A35E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Writing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578053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3b </w:t>
            </w:r>
          </w:p>
          <w:p w14:paraId="686D93D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Speaking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CD9AC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a Accounting </w:t>
            </w:r>
          </w:p>
        </w:tc>
        <w:tc>
          <w:tcPr>
            <w:tcW w:w="63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0B7833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b Economics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325E7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c Finance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5E50D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d Information Systems              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4F697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e International Issues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08E10F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f  </w:t>
            </w:r>
          </w:p>
          <w:p w14:paraId="352E7F1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Legal and Social Environment              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3CDA21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g Management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2D124C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h Marketing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C7DA66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4i Quantitative Business Analysis </w:t>
            </w:r>
          </w:p>
        </w:tc>
      </w:tr>
      <w:tr w:rsidR="00F8734F" w:rsidRPr="00621803" w14:paraId="00147C0B" w14:textId="77777777" w:rsidTr="00F8734F">
        <w:trPr>
          <w:trHeight w:val="360"/>
        </w:trPr>
        <w:tc>
          <w:tcPr>
            <w:tcW w:w="900" w:type="dxa"/>
            <w:tcBorders>
              <w:top w:val="single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C3B9BA6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  <w:p w14:paraId="45CF2B50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Explain the formula and interpretation of each ratio used to measure the well-being of the common shareholder. </w:t>
            </w:r>
          </w:p>
        </w:tc>
        <w:tc>
          <w:tcPr>
            <w:tcW w:w="540" w:type="dxa"/>
            <w:tcBorders>
              <w:top w:val="nil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7BD673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2D89E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61197A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BF4997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1AF7CD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54F01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P </w:t>
            </w:r>
          </w:p>
        </w:tc>
        <w:tc>
          <w:tcPr>
            <w:tcW w:w="63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98B6DB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FD94C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P </w:t>
            </w:r>
          </w:p>
        </w:tc>
        <w:tc>
          <w:tcPr>
            <w:tcW w:w="81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F42253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79B417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A2A736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999163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0F6555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5357D4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0724B531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E764A6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40D060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2AE0EB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A77753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D7DC8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B33E6F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1301C8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DC2FA2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C0369D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A00DF8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8C509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7FD08D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14A468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9816CA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532564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7DA49A93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647D2A6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68E67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F5E845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07523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BEA280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0E6DC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196784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49242D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A1B31A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04BF38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CCAA6E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5711D5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F7E97E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69531F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4AB609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26CEC020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ECAFBEE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C2F9D1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AB88E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4B0BDB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6A281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290A65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24A22F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12CED0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38EB47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4AECBB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0C9380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2783EC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A0C1CD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DBA92A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9993D3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3AF3A3D7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AD4E3C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79F3FF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366D83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B81101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152397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A73434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2E7D0D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443CE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EE1072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9DBC3E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EF8186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ECC7E2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0FB4F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39E670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EE38F0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61AFE001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FE138D6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E4E396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9FC8E6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EF5CE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CB19A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7A4D81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A02C6D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7921F4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BC7FC4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2717A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C40B8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FA54F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D9A604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66D11E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54EA5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4FD89BAD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33167B2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63EFA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9ECD6C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F810E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ACE60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0257D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8F19CA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1313D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EEE391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11E4F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D8A23B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787DAB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DFB9F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EEE84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E514BE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033B1318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D92ABE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D498E4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E3BF5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130312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0DAF9D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AE8D6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274BDB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39FFF1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C09B96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C1A3FB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60A47A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36B061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BD4897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3A9E15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737656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33699266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C5822F0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4112E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77EFDD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DDD6BE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8134A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1CE3CF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006B10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C1D10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57BD21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A37246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7B724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ADC143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800569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006221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569A4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558F41FE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4222F83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E85BA5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B4A57E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E1BDB0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DAEF47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BE5270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16774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5E9D84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71BB3C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CCD914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54BD19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B3BA7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205146A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7ECEE5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781470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69EDB96D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3E394AC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CCB7DC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5A5E9E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90C1BD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093D7E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2CF5F0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87CCD9B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6E8932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61B22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5FB84F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28BD9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FD223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1771C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E749D2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ABEEF4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04263AC1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EF6D80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F48BEB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4C9259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3B39A7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39E98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4C0A42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D664A4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83C650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FFC923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782053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20E385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95228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25A473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6C0A3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7CFA62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0EE0D770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9A8B902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8CE52B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486A9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B2EAF9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914558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C21218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E105F4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524372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65BA6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EABC6A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EEFA21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A2B495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9AA674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948D73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A767E8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7CE82E50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2B5A7B8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F03B5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421A8B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A513C6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9864A4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DC54F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2B56DE4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545809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6632CF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5C1198F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BFE595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7B64902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71B828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56A723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dotted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ACA2A3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  <w:tr w:rsidR="00F8734F" w:rsidRPr="00621803" w14:paraId="7FFB9618" w14:textId="77777777" w:rsidTr="00F8734F">
        <w:trPr>
          <w:trHeight w:val="360"/>
        </w:trPr>
        <w:tc>
          <w:tcPr>
            <w:tcW w:w="900" w:type="dxa"/>
            <w:tcBorders>
              <w:top w:val="dotted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45B0DD" w14:textId="77777777" w:rsidR="0024324F" w:rsidRPr="0024324F" w:rsidRDefault="0024324F" w:rsidP="0024324F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69F0D9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ED924B5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B621F4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54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E56B35E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2C0F90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85DEF3D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63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6AFCE88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192E2F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B18FF7C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90DF9E9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8392C8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6DD217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81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21AC26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  <w:tc>
          <w:tcPr>
            <w:tcW w:w="720" w:type="dxa"/>
            <w:tcBorders>
              <w:top w:val="dotted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AD607F1" w14:textId="77777777" w:rsidR="0024324F" w:rsidRPr="0024324F" w:rsidRDefault="0024324F" w:rsidP="0024324F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</w:pPr>
            <w:r w:rsidRPr="0024324F">
              <w:rPr>
                <w:rFonts w:ascii="Times New Roman" w:eastAsia="Times New Roman" w:hAnsi="Times New Roman" w:cs="Times New Roman"/>
                <w:sz w:val="16"/>
                <w:szCs w:val="16"/>
                <w:lang w:val="en-US" w:eastAsia="zh-CN" w:bidi="ar-SA"/>
              </w:rPr>
              <w:t> </w:t>
            </w:r>
          </w:p>
        </w:tc>
      </w:tr>
    </w:tbl>
    <w:p w14:paraId="2F7B1FFD" w14:textId="32547BC2" w:rsidR="00F1447D" w:rsidRPr="00621803" w:rsidRDefault="00F1447D" w:rsidP="00D770D6">
      <w:pPr>
        <w:spacing w:after="0" w:line="240" w:lineRule="auto"/>
        <w:textAlignment w:val="baseline"/>
        <w:rPr>
          <w:rFonts w:ascii="Times New Roman" w:hAnsi="Times New Roman" w:cs="Times New Roman"/>
          <w:sz w:val="24"/>
          <w:szCs w:val="24"/>
        </w:rPr>
      </w:pPr>
    </w:p>
    <w:sectPr w:rsidR="00F1447D" w:rsidRPr="00621803">
      <w:headerReference w:type="default" r:id="rId12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970AD9" w14:textId="77777777" w:rsidR="000434FB" w:rsidRDefault="000434FB" w:rsidP="00F1447D">
      <w:pPr>
        <w:spacing w:after="0" w:line="240" w:lineRule="auto"/>
      </w:pPr>
      <w:r>
        <w:separator/>
      </w:r>
    </w:p>
  </w:endnote>
  <w:endnote w:type="continuationSeparator" w:id="0">
    <w:p w14:paraId="5574B952" w14:textId="77777777" w:rsidR="000434FB" w:rsidRDefault="000434FB" w:rsidP="00F144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D192D2F" w14:textId="77777777" w:rsidR="000434FB" w:rsidRDefault="000434FB" w:rsidP="00F1447D">
      <w:pPr>
        <w:spacing w:after="0" w:line="240" w:lineRule="auto"/>
      </w:pPr>
      <w:r>
        <w:separator/>
      </w:r>
    </w:p>
  </w:footnote>
  <w:footnote w:type="continuationSeparator" w:id="0">
    <w:p w14:paraId="751FC41F" w14:textId="77777777" w:rsidR="000434FB" w:rsidRDefault="000434FB" w:rsidP="00F144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85566D" w14:textId="0D861762" w:rsidR="00D770D6" w:rsidRPr="00AD1975" w:rsidRDefault="00D770D6" w:rsidP="00EC5533">
    <w:pPr>
      <w:pStyle w:val="Header"/>
      <w:jc w:val="right"/>
      <w:rPr>
        <w:rFonts w:ascii="Times New Roman" w:hAnsi="Times New Roman" w:cs="Times New Roman"/>
        <w:sz w:val="24"/>
        <w:szCs w:val="24"/>
      </w:rPr>
    </w:pPr>
    <w:r w:rsidRPr="00AD1975">
      <w:rPr>
        <w:rFonts w:ascii="Times New Roman" w:hAnsi="Times New Roman" w:cs="Times New Roman"/>
        <w:sz w:val="24"/>
        <w:szCs w:val="24"/>
      </w:rPr>
      <w:t xml:space="preserve">Curriculum Mapping </w:t>
    </w:r>
    <w:r w:rsidRPr="00AD1975">
      <w:rPr>
        <w:rFonts w:ascii="Times New Roman" w:hAnsi="Times New Roman" w:cs="Times New Roman"/>
        <w:sz w:val="24"/>
        <w:szCs w:val="24"/>
      </w:rPr>
      <w:fldChar w:fldCharType="begin"/>
    </w:r>
    <w:r w:rsidRPr="00AD1975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AD1975">
      <w:rPr>
        <w:rFonts w:ascii="Times New Roman" w:hAnsi="Times New Roman" w:cs="Times New Roman"/>
        <w:sz w:val="24"/>
        <w:szCs w:val="24"/>
      </w:rPr>
      <w:fldChar w:fldCharType="separate"/>
    </w:r>
    <w:r w:rsidRPr="00AD1975">
      <w:rPr>
        <w:rFonts w:ascii="Times New Roman" w:hAnsi="Times New Roman" w:cs="Times New Roman"/>
        <w:noProof/>
        <w:sz w:val="24"/>
        <w:szCs w:val="24"/>
      </w:rPr>
      <w:t>6</w:t>
    </w:r>
    <w:r w:rsidRPr="00AD1975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B928A4"/>
    <w:multiLevelType w:val="multilevel"/>
    <w:tmpl w:val="ADCCF3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B906756"/>
    <w:multiLevelType w:val="hybridMultilevel"/>
    <w:tmpl w:val="916C6ABC"/>
    <w:lvl w:ilvl="0" w:tplc="20EEC2D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0328E1"/>
    <w:multiLevelType w:val="multilevel"/>
    <w:tmpl w:val="CE422E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7D51CA3"/>
    <w:multiLevelType w:val="hybridMultilevel"/>
    <w:tmpl w:val="90FE0B00"/>
    <w:lvl w:ilvl="0" w:tplc="FC8C3D34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plc="4B8464FE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E5090B8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plc="57744E42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plc="AEB83F2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plc="E8ACBE76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plc="2A926EAC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plc="565C6F6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plc="6FC6902C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4" w15:restartNumberingAfterBreak="0">
    <w:nsid w:val="3F4454AD"/>
    <w:multiLevelType w:val="hybridMultilevel"/>
    <w:tmpl w:val="1E22743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24C0F78"/>
    <w:multiLevelType w:val="multilevel"/>
    <w:tmpl w:val="5002F17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6" w15:restartNumberingAfterBreak="0">
    <w:nsid w:val="7C7A23F4"/>
    <w:multiLevelType w:val="hybridMultilevel"/>
    <w:tmpl w:val="1196F2C2"/>
    <w:lvl w:ilvl="0" w:tplc="EFFE95A2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plc="FEC8D31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C994B334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plc="5196561E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plc="503EA8B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plc="5C50CFBA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plc="CE24F378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plc="0116184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plc="D04A3F00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num w:numId="1">
    <w:abstractNumId w:val="3"/>
    <w:lvlOverride w:ilvl="0">
      <w:lvl w:ilvl="0" w:tplc="FC8C3D34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2">
    <w:abstractNumId w:val="2"/>
  </w:num>
  <w:num w:numId="3">
    <w:abstractNumId w:val="6"/>
    <w:lvlOverride w:ilvl="0">
      <w:lvl w:ilvl="0" w:tplc="EFFE95A2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4">
    <w:abstractNumId w:val="1"/>
  </w:num>
  <w:num w:numId="5">
    <w:abstractNumId w:val="5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ademy Management Review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9t2zrpp5vzsqea2wdvzedjd505evz5xfvr&quot;&gt;dissertation-Converted-Saved Copy&lt;record-ids&gt;&lt;item&gt;2333&lt;/item&gt;&lt;item&gt;3882&lt;/item&gt;&lt;item&gt;3883&lt;/item&gt;&lt;item&gt;3884&lt;/item&gt;&lt;item&gt;3885&lt;/item&gt;&lt;item&gt;3887&lt;/item&gt;&lt;item&gt;3894&lt;/item&gt;&lt;item&gt;3897&lt;/item&gt;&lt;item&gt;3898&lt;/item&gt;&lt;item&gt;3899&lt;/item&gt;&lt;item&gt;3900&lt;/item&gt;&lt;/record-ids&gt;&lt;/item&gt;&lt;/Libraries&gt;"/>
  </w:docVars>
  <w:rsids>
    <w:rsidRoot w:val="00B16059"/>
    <w:rsid w:val="00004DED"/>
    <w:rsid w:val="000167E7"/>
    <w:rsid w:val="0003071D"/>
    <w:rsid w:val="0004087B"/>
    <w:rsid w:val="000434FB"/>
    <w:rsid w:val="000503AD"/>
    <w:rsid w:val="0007397C"/>
    <w:rsid w:val="00087B1B"/>
    <w:rsid w:val="0009203E"/>
    <w:rsid w:val="000C3A0A"/>
    <w:rsid w:val="000D1E5A"/>
    <w:rsid w:val="000F0E64"/>
    <w:rsid w:val="00121616"/>
    <w:rsid w:val="001373EB"/>
    <w:rsid w:val="00141640"/>
    <w:rsid w:val="00150E33"/>
    <w:rsid w:val="00152BF4"/>
    <w:rsid w:val="001609B7"/>
    <w:rsid w:val="00180C20"/>
    <w:rsid w:val="00183553"/>
    <w:rsid w:val="00186770"/>
    <w:rsid w:val="00191A31"/>
    <w:rsid w:val="001953E3"/>
    <w:rsid w:val="001A6631"/>
    <w:rsid w:val="001A761D"/>
    <w:rsid w:val="001B71BF"/>
    <w:rsid w:val="001C35FA"/>
    <w:rsid w:val="001C5A5F"/>
    <w:rsid w:val="001C621B"/>
    <w:rsid w:val="001C765B"/>
    <w:rsid w:val="001D4936"/>
    <w:rsid w:val="001D647F"/>
    <w:rsid w:val="001F54F0"/>
    <w:rsid w:val="001F569C"/>
    <w:rsid w:val="002041F9"/>
    <w:rsid w:val="00211E12"/>
    <w:rsid w:val="002362F8"/>
    <w:rsid w:val="0024324F"/>
    <w:rsid w:val="00261231"/>
    <w:rsid w:val="0026354F"/>
    <w:rsid w:val="00264F73"/>
    <w:rsid w:val="0027701B"/>
    <w:rsid w:val="002A14CD"/>
    <w:rsid w:val="002A5E4D"/>
    <w:rsid w:val="002B6B41"/>
    <w:rsid w:val="002C06D8"/>
    <w:rsid w:val="002C4D7E"/>
    <w:rsid w:val="002D2A05"/>
    <w:rsid w:val="002E4917"/>
    <w:rsid w:val="002E4D60"/>
    <w:rsid w:val="002F353D"/>
    <w:rsid w:val="002F6795"/>
    <w:rsid w:val="00301058"/>
    <w:rsid w:val="003030C3"/>
    <w:rsid w:val="00324488"/>
    <w:rsid w:val="00333575"/>
    <w:rsid w:val="003363AB"/>
    <w:rsid w:val="00337E8C"/>
    <w:rsid w:val="00366ADA"/>
    <w:rsid w:val="00374DD1"/>
    <w:rsid w:val="003A3539"/>
    <w:rsid w:val="003B72B5"/>
    <w:rsid w:val="003C00AC"/>
    <w:rsid w:val="003C604C"/>
    <w:rsid w:val="003D3729"/>
    <w:rsid w:val="003D4DD2"/>
    <w:rsid w:val="003D757D"/>
    <w:rsid w:val="003D7D91"/>
    <w:rsid w:val="003E1068"/>
    <w:rsid w:val="003E57F0"/>
    <w:rsid w:val="0041728E"/>
    <w:rsid w:val="004205C1"/>
    <w:rsid w:val="0043529A"/>
    <w:rsid w:val="00436885"/>
    <w:rsid w:val="0044169A"/>
    <w:rsid w:val="00442AA1"/>
    <w:rsid w:val="00450A8D"/>
    <w:rsid w:val="004517D2"/>
    <w:rsid w:val="00465C46"/>
    <w:rsid w:val="00472FC5"/>
    <w:rsid w:val="0048709C"/>
    <w:rsid w:val="00490513"/>
    <w:rsid w:val="004B0D90"/>
    <w:rsid w:val="004D1338"/>
    <w:rsid w:val="004E5409"/>
    <w:rsid w:val="005045D9"/>
    <w:rsid w:val="005067CA"/>
    <w:rsid w:val="00555194"/>
    <w:rsid w:val="00561F00"/>
    <w:rsid w:val="00563486"/>
    <w:rsid w:val="00567878"/>
    <w:rsid w:val="00577423"/>
    <w:rsid w:val="005812F1"/>
    <w:rsid w:val="005B276C"/>
    <w:rsid w:val="005B4619"/>
    <w:rsid w:val="005E0587"/>
    <w:rsid w:val="005E74DE"/>
    <w:rsid w:val="005F5420"/>
    <w:rsid w:val="005F6C70"/>
    <w:rsid w:val="00615548"/>
    <w:rsid w:val="0062168E"/>
    <w:rsid w:val="00621803"/>
    <w:rsid w:val="0065049C"/>
    <w:rsid w:val="006529C9"/>
    <w:rsid w:val="0066178E"/>
    <w:rsid w:val="006639A9"/>
    <w:rsid w:val="00687F63"/>
    <w:rsid w:val="006915BE"/>
    <w:rsid w:val="006B04EB"/>
    <w:rsid w:val="006B07A2"/>
    <w:rsid w:val="006B4B7F"/>
    <w:rsid w:val="006C0BF5"/>
    <w:rsid w:val="006C6D27"/>
    <w:rsid w:val="00703A77"/>
    <w:rsid w:val="0070761A"/>
    <w:rsid w:val="007117A5"/>
    <w:rsid w:val="00723978"/>
    <w:rsid w:val="00727937"/>
    <w:rsid w:val="00732A50"/>
    <w:rsid w:val="00732D67"/>
    <w:rsid w:val="00752407"/>
    <w:rsid w:val="0075408B"/>
    <w:rsid w:val="007618FE"/>
    <w:rsid w:val="00781B5B"/>
    <w:rsid w:val="007A237D"/>
    <w:rsid w:val="007A47BA"/>
    <w:rsid w:val="007E3583"/>
    <w:rsid w:val="007E5D02"/>
    <w:rsid w:val="007E7176"/>
    <w:rsid w:val="007F2A4E"/>
    <w:rsid w:val="00802FE3"/>
    <w:rsid w:val="008100F8"/>
    <w:rsid w:val="00831B40"/>
    <w:rsid w:val="00842C18"/>
    <w:rsid w:val="0085370D"/>
    <w:rsid w:val="008661A3"/>
    <w:rsid w:val="0087622A"/>
    <w:rsid w:val="008764E9"/>
    <w:rsid w:val="00880A22"/>
    <w:rsid w:val="00893FCC"/>
    <w:rsid w:val="008A0FCA"/>
    <w:rsid w:val="008B4457"/>
    <w:rsid w:val="008C60F6"/>
    <w:rsid w:val="008C7EA2"/>
    <w:rsid w:val="008D740E"/>
    <w:rsid w:val="008F57E3"/>
    <w:rsid w:val="00903DE3"/>
    <w:rsid w:val="00917AB8"/>
    <w:rsid w:val="0094165B"/>
    <w:rsid w:val="0094303B"/>
    <w:rsid w:val="00955247"/>
    <w:rsid w:val="00956113"/>
    <w:rsid w:val="00970490"/>
    <w:rsid w:val="00980C8A"/>
    <w:rsid w:val="009C7430"/>
    <w:rsid w:val="009F083D"/>
    <w:rsid w:val="00A12E2E"/>
    <w:rsid w:val="00A17728"/>
    <w:rsid w:val="00A226D7"/>
    <w:rsid w:val="00A33134"/>
    <w:rsid w:val="00A34B8E"/>
    <w:rsid w:val="00A46CC5"/>
    <w:rsid w:val="00A479C4"/>
    <w:rsid w:val="00A52B0E"/>
    <w:rsid w:val="00A61783"/>
    <w:rsid w:val="00A62725"/>
    <w:rsid w:val="00A65D48"/>
    <w:rsid w:val="00A71599"/>
    <w:rsid w:val="00A84D7C"/>
    <w:rsid w:val="00A97329"/>
    <w:rsid w:val="00AA7731"/>
    <w:rsid w:val="00AB47D8"/>
    <w:rsid w:val="00AC3963"/>
    <w:rsid w:val="00AD1975"/>
    <w:rsid w:val="00AE57CF"/>
    <w:rsid w:val="00AE5FC2"/>
    <w:rsid w:val="00B128F4"/>
    <w:rsid w:val="00B14D17"/>
    <w:rsid w:val="00B16059"/>
    <w:rsid w:val="00B23894"/>
    <w:rsid w:val="00B5650F"/>
    <w:rsid w:val="00B841FC"/>
    <w:rsid w:val="00B870A4"/>
    <w:rsid w:val="00B9061B"/>
    <w:rsid w:val="00BB0F3E"/>
    <w:rsid w:val="00BB7B70"/>
    <w:rsid w:val="00BC060E"/>
    <w:rsid w:val="00BC43DE"/>
    <w:rsid w:val="00BF7949"/>
    <w:rsid w:val="00BF7C48"/>
    <w:rsid w:val="00C04D73"/>
    <w:rsid w:val="00C05F5E"/>
    <w:rsid w:val="00C146D5"/>
    <w:rsid w:val="00C264B1"/>
    <w:rsid w:val="00C9100A"/>
    <w:rsid w:val="00CB35A2"/>
    <w:rsid w:val="00CB477B"/>
    <w:rsid w:val="00CB6914"/>
    <w:rsid w:val="00CD401E"/>
    <w:rsid w:val="00CD4DDE"/>
    <w:rsid w:val="00CE226E"/>
    <w:rsid w:val="00CF4B67"/>
    <w:rsid w:val="00CF5618"/>
    <w:rsid w:val="00D024B5"/>
    <w:rsid w:val="00D03C1C"/>
    <w:rsid w:val="00D113CF"/>
    <w:rsid w:val="00D11DA5"/>
    <w:rsid w:val="00D2053E"/>
    <w:rsid w:val="00D21418"/>
    <w:rsid w:val="00D3345E"/>
    <w:rsid w:val="00D36C20"/>
    <w:rsid w:val="00D427ED"/>
    <w:rsid w:val="00D50B44"/>
    <w:rsid w:val="00D5412C"/>
    <w:rsid w:val="00D5657F"/>
    <w:rsid w:val="00D61409"/>
    <w:rsid w:val="00D770D6"/>
    <w:rsid w:val="00DA359E"/>
    <w:rsid w:val="00DB6231"/>
    <w:rsid w:val="00DD7383"/>
    <w:rsid w:val="00DF40A0"/>
    <w:rsid w:val="00E00AD5"/>
    <w:rsid w:val="00E21780"/>
    <w:rsid w:val="00E31EC7"/>
    <w:rsid w:val="00E37424"/>
    <w:rsid w:val="00E5011D"/>
    <w:rsid w:val="00E60BBB"/>
    <w:rsid w:val="00E670F1"/>
    <w:rsid w:val="00E865EE"/>
    <w:rsid w:val="00E877A7"/>
    <w:rsid w:val="00E921A6"/>
    <w:rsid w:val="00EB517D"/>
    <w:rsid w:val="00EC04DD"/>
    <w:rsid w:val="00EC0883"/>
    <w:rsid w:val="00EC5533"/>
    <w:rsid w:val="00ED4534"/>
    <w:rsid w:val="00ED47B4"/>
    <w:rsid w:val="00EE1726"/>
    <w:rsid w:val="00EF1B53"/>
    <w:rsid w:val="00EF7A78"/>
    <w:rsid w:val="00F1447D"/>
    <w:rsid w:val="00F14494"/>
    <w:rsid w:val="00F17C8E"/>
    <w:rsid w:val="00F35FBB"/>
    <w:rsid w:val="00F52E49"/>
    <w:rsid w:val="00F77BF2"/>
    <w:rsid w:val="00F83D8B"/>
    <w:rsid w:val="00F8734F"/>
    <w:rsid w:val="00F87796"/>
    <w:rsid w:val="00F96DBE"/>
    <w:rsid w:val="00FA0CD8"/>
    <w:rsid w:val="00FA52E1"/>
    <w:rsid w:val="00FC4A55"/>
    <w:rsid w:val="00FD13B6"/>
    <w:rsid w:val="00FE03BD"/>
    <w:rsid w:val="00FF6C55"/>
    <w:rsid w:val="0212717A"/>
    <w:rsid w:val="04E74D84"/>
    <w:rsid w:val="0B0A54EB"/>
    <w:rsid w:val="146B3475"/>
    <w:rsid w:val="2091ADD6"/>
    <w:rsid w:val="225A732C"/>
    <w:rsid w:val="360C376D"/>
    <w:rsid w:val="3AF63C3C"/>
    <w:rsid w:val="3F1EFDDB"/>
    <w:rsid w:val="4329E463"/>
    <w:rsid w:val="4404CF23"/>
    <w:rsid w:val="5157B89D"/>
    <w:rsid w:val="5622A4DB"/>
    <w:rsid w:val="5755A9C9"/>
    <w:rsid w:val="59D7340A"/>
    <w:rsid w:val="5F55E605"/>
    <w:rsid w:val="6D79B17D"/>
    <w:rsid w:val="6F77894C"/>
    <w:rsid w:val="71088ABC"/>
    <w:rsid w:val="77076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855637"/>
  <w15:docId w15:val="{DE597FFE-D52F-49CB-AB31-B6C51553F6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1605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B1605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F144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447D"/>
  </w:style>
  <w:style w:type="paragraph" w:styleId="Footer">
    <w:name w:val="footer"/>
    <w:basedOn w:val="Normal"/>
    <w:link w:val="FooterChar"/>
    <w:uiPriority w:val="99"/>
    <w:unhideWhenUsed/>
    <w:rsid w:val="00F144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447D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F1447D"/>
    <w:rPr>
      <w:rFonts w:ascii="Calibri" w:hAnsi="Calibri"/>
    </w:rPr>
  </w:style>
  <w:style w:type="paragraph" w:styleId="ListParagraph">
    <w:name w:val="List Paragraph"/>
    <w:basedOn w:val="Normal"/>
    <w:link w:val="ListParagraphChar"/>
    <w:uiPriority w:val="34"/>
    <w:qFormat/>
    <w:rsid w:val="00F1447D"/>
    <w:pPr>
      <w:spacing w:after="200" w:line="276" w:lineRule="auto"/>
      <w:ind w:left="720"/>
      <w:contextualSpacing/>
    </w:pPr>
    <w:rPr>
      <w:rFonts w:ascii="Calibri" w:hAnsi="Calibri"/>
    </w:rPr>
  </w:style>
  <w:style w:type="paragraph" w:customStyle="1" w:styleId="EndNoteBibliographyTitle">
    <w:name w:val="EndNote Bibliography Title"/>
    <w:basedOn w:val="Normal"/>
    <w:link w:val="EndNoteBibliographyTitleChar"/>
    <w:rsid w:val="0026123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123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123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123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0D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0D90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B0D9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B0D9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905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2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7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0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577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815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804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5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116518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6593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163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1184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951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6281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2067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2087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901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8863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7711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28357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1807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1956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94918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2717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9696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5434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1457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2911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9284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2642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31720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7008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722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7674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1603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2532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4182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8575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072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5928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8046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4936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17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292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4273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2996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362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0392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47830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2292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4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86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652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394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5797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62315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439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032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6494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7237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0953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433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9634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31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1063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147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2550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35121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4016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5033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3210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3948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2029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8373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6073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81920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610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7547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4038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539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3243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7327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504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8755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0616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62059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48555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2226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2920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9936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29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891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5734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7123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8675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2938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9672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642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2751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6358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0207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478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2934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93838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1370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209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2192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4559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001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858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4563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2581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0665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7039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3734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6098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2367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9972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5533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718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4917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7840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4083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1910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859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6329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5435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7129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9377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36966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1423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3518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924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228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7376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258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7094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2983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6676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8658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7369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4971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1164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56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481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6316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8147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2884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881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0626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7303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2175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02129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933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8272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1359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4768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6809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2419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69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0466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00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3727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90548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7093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715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91355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863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080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283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3182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5339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334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858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1959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7629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3362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499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765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0294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3467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8157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2963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7079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220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2073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1250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4451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7990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7016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5732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2347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5428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577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229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4554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5284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576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6707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2323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5405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084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9969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9383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3444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3782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9851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604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1365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8715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2839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9260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7536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6059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3623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516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3676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241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76735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5140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6068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989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2077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423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1070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6622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8165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953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515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69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6549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7306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573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0566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5511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423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368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471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4340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3694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595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7033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4353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5773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4847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2662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0528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0885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270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5195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5954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3489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8651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3551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1146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1491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6738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4624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479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93728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7634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69999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39233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1175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9453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0765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6678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42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0678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1464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3768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8351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779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2242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0835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191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5284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800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334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3852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822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494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3320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7505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283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784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2764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902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1769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638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4898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1341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7754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7498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752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283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3748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459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1011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9393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6658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6925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2679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2585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5894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185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4470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566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3359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1582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428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0656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302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0665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98175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219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4624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1790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6585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567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4668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1650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5915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7903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7145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9950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6364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1915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4235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702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1302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1137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1437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220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4953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5851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1353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506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9461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943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52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1819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9015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7906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4293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995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9468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898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0560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8603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8147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42192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3022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7722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252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497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0997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0701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0561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836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0393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6322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796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8599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6255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3398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05545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5149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431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10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610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08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9327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3646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7607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6890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582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4781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3366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8074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6546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0527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8686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338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1003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2038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9068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38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02156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773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8556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5987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0462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6514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8453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58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2078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84156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2012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3699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061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7613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4236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076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7379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6465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8842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8893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2632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72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466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3504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8276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901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4035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2860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829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7593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3604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070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6875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537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96864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463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0968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35002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4466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5545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5280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0887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831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4303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964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542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2130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0273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2707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253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7104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667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8311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999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2591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3646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2070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549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1674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8588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4987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3938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5971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6236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0203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2934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7910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50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9934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8347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0537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4123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9732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4437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4652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45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892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3429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4090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6814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6347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3973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1016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86549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7936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609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5656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785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6644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40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42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158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7589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195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824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78413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6727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9951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2512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504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749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317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555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0346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165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7014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191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910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9492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9091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743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448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3014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3577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2378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655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86993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94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mobts.org/mobts-guidelines/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E5CD62D591B314E99AD8AC897CE55B4" ma:contentTypeVersion="13" ma:contentTypeDescription="Create a new document." ma:contentTypeScope="" ma:versionID="1e499eb3cc88f305d9c1d41596472ef5">
  <xsd:schema xmlns:xsd="http://www.w3.org/2001/XMLSchema" xmlns:xs="http://www.w3.org/2001/XMLSchema" xmlns:p="http://schemas.microsoft.com/office/2006/metadata/properties" xmlns:ns3="66d7c4ec-f04e-4605-b19c-ca21884ebedd" xmlns:ns4="110c7e7c-edec-4e36-abf8-f86f3df5b1dc" targetNamespace="http://schemas.microsoft.com/office/2006/metadata/properties" ma:root="true" ma:fieldsID="f18e4e95fac0fec7038192ae7737153a" ns3:_="" ns4:_="">
    <xsd:import namespace="66d7c4ec-f04e-4605-b19c-ca21884ebedd"/>
    <xsd:import namespace="110c7e7c-edec-4e36-abf8-f86f3df5b1d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6d7c4ec-f04e-4605-b19c-ca21884ebed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10c7e7c-edec-4e36-abf8-f86f3df5b1dc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B8B580E0-2CAE-4814-8538-D818BCED6B6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2326D2C-D74E-40C5-95B9-FC3FF89C2E2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6d7c4ec-f04e-4605-b19c-ca21884ebedd"/>
    <ds:schemaRef ds:uri="110c7e7c-edec-4e36-abf8-f86f3df5b1d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E4BF6EE-6D36-49E9-87D5-3BE565AF996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7E7A468-C0DF-4D22-A0E6-7972054E73F6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1</Pages>
  <Words>3878</Words>
  <Characters>22107</Characters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5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Printed>2021-01-24T14:59:00Z</cp:lastPrinted>
  <dcterms:created xsi:type="dcterms:W3CDTF">2021-01-18T21:17:00Z</dcterms:created>
  <dcterms:modified xsi:type="dcterms:W3CDTF">2021-02-03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E5CD62D591B314E99AD8AC897CE55B4</vt:lpwstr>
  </property>
</Properties>
</file>